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bookmarkStart w:id="0" w:name="_Hlk112057489"/>
      <w:r>
        <w:rPr>
          <w:rFonts w:ascii="Times New Roman" w:hAnsi="Times New Roman" w:cs="Times New Roman"/>
          <w:sz w:val="24"/>
          <w:szCs w:val="24"/>
          <w:lang w:val="en-US"/>
        </w:rPr>
        <w:t>Political Ideology and Attitudinal Ambivalence: Investigating the Role of Ideological Extremity</w:t>
      </w:r>
      <w:bookmarkEnd w:id="0"/>
    </w:p>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1B4A1CA8"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472E60">
        <w:rPr>
          <w:rFonts w:ascii="Times New Roman" w:hAnsi="Times New Roman" w:cs="Times New Roman"/>
          <w:sz w:val="24"/>
          <w:szCs w:val="24"/>
          <w:lang w:val="en-US"/>
        </w:rPr>
        <w:t xml:space="preserve">2022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3061E5A3" w:rsidR="006A01CD" w:rsidRPr="00BC3E83" w:rsidRDefault="00BC3E83" w:rsidP="006A01CD">
      <w:pPr>
        <w:spacing w:line="480" w:lineRule="auto"/>
        <w:jc w:val="center"/>
        <w:rPr>
          <w:rFonts w:ascii="Times New Roman" w:hAnsi="Times New Roman" w:cs="Times New Roman"/>
          <w:b/>
          <w:bCs/>
          <w:sz w:val="24"/>
          <w:szCs w:val="24"/>
          <w:lang w:val="en-US"/>
        </w:rPr>
      </w:pPr>
      <w:r w:rsidRPr="00BC3E83">
        <w:rPr>
          <w:rFonts w:ascii="Times New Roman" w:hAnsi="Times New Roman" w:cs="Times New Roman"/>
          <w:b/>
          <w:bCs/>
          <w:sz w:val="24"/>
          <w:szCs w:val="24"/>
          <w:lang w:val="en-US"/>
        </w:rPr>
        <w:lastRenderedPageBreak/>
        <w:t>Political Ideology and Attitudinal Ambivalence: Investigating the Role of Ideological Extremity</w:t>
      </w:r>
    </w:p>
    <w:p w14:paraId="7ADD163E" w14:textId="32F22996" w:rsidR="006C3D4D" w:rsidRDefault="0048148B"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 very</w:t>
      </w:r>
      <w:r w:rsidR="006C3D4D">
        <w:rPr>
          <w:rFonts w:ascii="Times New Roman" w:hAnsi="Times New Roman" w:cs="Times New Roman"/>
          <w:sz w:val="24"/>
          <w:szCs w:val="24"/>
          <w:lang w:val="en-US"/>
        </w:rPr>
        <w:t xml:space="preserve"> prominent definition </w:t>
      </w:r>
      <w:r w:rsidR="00AA21C3">
        <w:rPr>
          <w:rFonts w:ascii="Times New Roman" w:hAnsi="Times New Roman" w:cs="Times New Roman"/>
          <w:sz w:val="24"/>
          <w:szCs w:val="24"/>
          <w:lang w:val="en-US"/>
        </w:rPr>
        <w:t>conceptualizes attitudes</w:t>
      </w:r>
      <w:r w:rsidR="006C3D4D">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sidR="006C3D4D">
        <w:rPr>
          <w:rFonts w:ascii="Times New Roman" w:hAnsi="Times New Roman" w:cs="Times New Roman"/>
          <w:sz w:val="24"/>
          <w:szCs w:val="24"/>
          <w:lang w:val="en-US"/>
        </w:rPr>
        <w:t xml:space="preserve">. However, attitudes </w:t>
      </w:r>
      <w:r w:rsidR="00C24C44">
        <w:rPr>
          <w:rFonts w:ascii="Times New Roman" w:hAnsi="Times New Roman" w:cs="Times New Roman"/>
          <w:sz w:val="24"/>
          <w:szCs w:val="24"/>
          <w:lang w:val="en-US"/>
        </w:rPr>
        <w:t>are</w:t>
      </w:r>
      <w:r w:rsidR="006C3D4D">
        <w:rPr>
          <w:rFonts w:ascii="Times New Roman" w:hAnsi="Times New Roman" w:cs="Times New Roman"/>
          <w:sz w:val="24"/>
          <w:szCs w:val="24"/>
          <w:lang w:val="en-US"/>
        </w:rPr>
        <w:t xml:space="preserve"> often more complex than this definition </w:t>
      </w:r>
      <w:r w:rsidR="003A3C03">
        <w:rPr>
          <w:rFonts w:ascii="Times New Roman" w:hAnsi="Times New Roman" w:cs="Times New Roman"/>
          <w:sz w:val="24"/>
          <w:szCs w:val="24"/>
          <w:lang w:val="en-US"/>
        </w:rPr>
        <w:t>m</w:t>
      </w:r>
      <w:r w:rsidR="00DE799B">
        <w:rPr>
          <w:rFonts w:ascii="Times New Roman" w:hAnsi="Times New Roman" w:cs="Times New Roman"/>
          <w:sz w:val="24"/>
          <w:szCs w:val="24"/>
          <w:lang w:val="en-US"/>
        </w:rPr>
        <w:t xml:space="preserve">ight </w:t>
      </w:r>
      <w:r w:rsidR="00F45F6A">
        <w:rPr>
          <w:rFonts w:ascii="Times New Roman" w:hAnsi="Times New Roman" w:cs="Times New Roman"/>
          <w:sz w:val="24"/>
          <w:szCs w:val="24"/>
          <w:lang w:val="en-US"/>
        </w:rPr>
        <w:t>make it seem</w:t>
      </w:r>
      <w:r w:rsidR="003A3C03">
        <w:rPr>
          <w:rFonts w:ascii="Times New Roman" w:hAnsi="Times New Roman" w:cs="Times New Roman"/>
          <w:sz w:val="24"/>
          <w:szCs w:val="24"/>
          <w:lang w:val="en-US"/>
        </w:rPr>
        <w:t xml:space="preserve">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kPX8qQ3J","properties":{"formattedCitation":"(e.g., Rosenberg &amp; Hovland, 1960)","plainCitation":"(e.g., Rosenberg &amp; Hovland, 1960)","noteIndex":0},"citationItems":[{"id":1025,"uris":["http://zotero.org/users/6602770/items/7KXQM9FF"],"itemData":{"id":1025,"type":"chapter","container-title":"Attitude Organization and Change: An Analysis of Consistency among Attitude Component","page":"1-14","publisher":"Yale University Press","title":"Cognitive, Affective, and Behavioral Components of Attitudes","author":[{"family":"Rosenberg","given":"M. J."},{"family":"Hovland","given":"C. I."}],"editor":[{"family":"Rosenberg","given":"M. J."},{"family":"Hovland","given":"C. I."},{"family":"McGuire","given":"W. J."},{"family":"Abelson","given":"R. P."},{"family":"Brehm","given":"J. W."}],"issued":{"date-parts":[["1960"]]}},"label":"page","prefix":"e.g., "}],"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e.g., Rosenberg &amp; Hovland, 1960)</w:t>
      </w:r>
      <w:r w:rsidR="00590380">
        <w:rPr>
          <w:rFonts w:ascii="Times New Roman" w:hAnsi="Times New Roman" w:cs="Times New Roman"/>
          <w:sz w:val="24"/>
          <w:szCs w:val="24"/>
          <w:lang w:val="en-US"/>
        </w:rPr>
        <w:fldChar w:fldCharType="end"/>
      </w:r>
      <w:r w:rsidR="00590380">
        <w:rPr>
          <w:rFonts w:ascii="Times New Roman" w:hAnsi="Times New Roman" w:cs="Times New Roman"/>
          <w:sz w:val="24"/>
          <w:szCs w:val="24"/>
          <w:lang w:val="en-US"/>
        </w:rPr>
        <w:t xml:space="preserve"> </w:t>
      </w:r>
      <w:r w:rsidR="003A3C03">
        <w:rPr>
          <w:rFonts w:ascii="Times New Roman" w:hAnsi="Times New Roman" w:cs="Times New Roman"/>
          <w:sz w:val="24"/>
          <w:szCs w:val="24"/>
          <w:lang w:val="en-US"/>
        </w:rPr>
        <w:t xml:space="preserve">and </w:t>
      </w:r>
      <w:r w:rsidR="00590380">
        <w:rPr>
          <w:rFonts w:ascii="Times New Roman" w:hAnsi="Times New Roman" w:cs="Times New Roman"/>
          <w:sz w:val="24"/>
          <w:szCs w:val="24"/>
          <w:lang w:val="en-US"/>
        </w:rPr>
        <w:t>individuals</w:t>
      </w:r>
      <w:r w:rsidR="003A3C03">
        <w:rPr>
          <w:rFonts w:ascii="Times New Roman" w:hAnsi="Times New Roman" w:cs="Times New Roman"/>
          <w:sz w:val="24"/>
          <w:szCs w:val="24"/>
          <w:lang w:val="en-US"/>
        </w:rPr>
        <w:t xml:space="preserve"> can vary in the extent to which they </w:t>
      </w:r>
      <w:r w:rsidR="008A27F8">
        <w:rPr>
          <w:rFonts w:ascii="Times New Roman" w:hAnsi="Times New Roman" w:cs="Times New Roman"/>
          <w:sz w:val="24"/>
          <w:szCs w:val="24"/>
          <w:lang w:val="en-US"/>
        </w:rPr>
        <w:t xml:space="preserve">tend to </w:t>
      </w:r>
      <w:r w:rsidR="00590380">
        <w:rPr>
          <w:rFonts w:ascii="Times New Roman" w:hAnsi="Times New Roman" w:cs="Times New Roman"/>
          <w:sz w:val="24"/>
          <w:szCs w:val="24"/>
          <w:lang w:val="en-US"/>
        </w:rPr>
        <w:t>base their attitudes</w:t>
      </w:r>
      <w:r w:rsidR="003A3C03">
        <w:rPr>
          <w:rFonts w:ascii="Times New Roman" w:hAnsi="Times New Roman" w:cs="Times New Roman"/>
          <w:sz w:val="24"/>
          <w:szCs w:val="24"/>
          <w:lang w:val="en-US"/>
        </w:rPr>
        <w:t xml:space="preserve">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components</w:t>
      </w:r>
      <w:r w:rsidR="00590380">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6lx56ocP","properties":{"formattedCitation":"(for an overview, see Haddock &amp; Maio, 2019)","plainCitation":"(for an overview, see Haddock &amp; Maio, 2019)","noteIndex":0},"citationItems":[{"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label":"page","prefix":"for an overview, see"}],"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for an overview, see Haddock &amp; Maio, 2019)</w:t>
      </w:r>
      <w:r w:rsidR="00590380">
        <w:rPr>
          <w:rFonts w:ascii="Times New Roman" w:hAnsi="Times New Roman" w:cs="Times New Roman"/>
          <w:sz w:val="24"/>
          <w:szCs w:val="24"/>
          <w:lang w:val="en-US"/>
        </w:rPr>
        <w:fldChar w:fldCharType="end"/>
      </w:r>
      <w:r w:rsidR="003A3C03">
        <w:rPr>
          <w:rFonts w:ascii="Times New Roman" w:hAnsi="Times New Roman" w:cs="Times New Roman"/>
          <w:sz w:val="24"/>
          <w:szCs w:val="24"/>
          <w:lang w:val="en-US"/>
        </w:rPr>
        <w:t xml:space="preserve">.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object at the same time</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this is particularly likely in the case of political attitudes, where individuals are continuously exposed to a multitude of </w:t>
      </w:r>
      <w:r w:rsidR="001A4746">
        <w:rPr>
          <w:rFonts w:ascii="Times New Roman" w:hAnsi="Times New Roman" w:cs="Times New Roman"/>
          <w:sz w:val="24"/>
          <w:szCs w:val="24"/>
          <w:lang w:val="en-US"/>
        </w:rPr>
        <w:t xml:space="preserve">conflicting pieces of information and opinions about the same attitude object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B74B6A">
        <w:rPr>
          <w:rFonts w:ascii="Times New Roman" w:hAnsi="Times New Roman" w:cs="Times New Roman"/>
          <w:sz w:val="24"/>
          <w:szCs w:val="24"/>
          <w:lang w:val="en-US"/>
        </w:rPr>
        <w:instrText xml:space="preserve"> ADDIN ZOTERO_ITEM CSL_CITATION {"citationID":"pY5rHH6p","properties":{"formattedCitation":"(e.g., Camparo &amp; Camparo, 2021; Greene, 2005; Schneider &amp; Schwarz, 2017)","plainCitation":"(e.g., Camparo &amp; Camparo, 2021; Greene, 2005;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B74B6A" w:rsidRPr="0048148B">
        <w:rPr>
          <w:rFonts w:ascii="Times New Roman" w:hAnsi="Times New Roman" w:cs="Times New Roman"/>
          <w:sz w:val="24"/>
          <w:lang w:val="en-US"/>
        </w:rPr>
        <w:t>(e.g., Camparo &amp; Camparo, 2021; Greene, 2005;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r w:rsidR="00537DCC">
        <w:rPr>
          <w:rFonts w:ascii="Times New Roman" w:hAnsi="Times New Roman" w:cs="Times New Roman"/>
          <w:sz w:val="24"/>
          <w:szCs w:val="24"/>
          <w:lang w:val="en-US"/>
        </w:rPr>
        <w:t xml:space="preserve"> Compared to studies on the consequences of attitudinal ambivalence, less research on antecedents of ambivalent attitudes</w:t>
      </w:r>
      <w:r w:rsidR="00F127FF">
        <w:rPr>
          <w:rFonts w:ascii="Times New Roman" w:hAnsi="Times New Roman" w:cs="Times New Roman"/>
          <w:sz w:val="24"/>
          <w:szCs w:val="24"/>
          <w:lang w:val="en-US"/>
        </w:rPr>
        <w:t xml:space="preserve"> is available.</w:t>
      </w:r>
    </w:p>
    <w:p w14:paraId="3D198804" w14:textId="7A47CAF3"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lastRenderedPageBreak/>
        <w:t xml:space="preserve">findings by </w:t>
      </w:r>
      <w:r w:rsidR="00B546AC">
        <w:rPr>
          <w:rFonts w:ascii="Times New Roman" w:hAnsi="Times New Roman" w:cs="Times New Roman"/>
          <w:sz w:val="24"/>
          <w:szCs w:val="24"/>
          <w:lang w:val="en-US"/>
        </w:rPr>
        <w:t xml:space="preserve">Krochik, Jost, and Nosek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B118B4" w:rsidRPr="00AA21C3">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see also Federico, 2006; Poteat &amp; Mereish,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5B9B3361"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E77FCA">
        <w:rPr>
          <w:rFonts w:ascii="Times New Roman" w:hAnsi="Times New Roman" w:cs="Times New Roman"/>
          <w:sz w:val="24"/>
          <w:szCs w:val="24"/>
          <w:lang w:val="en-US"/>
        </w:rPr>
        <w:t>I</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E77FCA">
        <w:rPr>
          <w:rFonts w:ascii="Times New Roman" w:hAnsi="Times New Roman" w:cs="Times New Roman"/>
          <w:sz w:val="24"/>
          <w:szCs w:val="24"/>
          <w:lang w:val="en-US"/>
        </w:rPr>
        <w:t>I</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70E17C48" w:rsidR="003E0CDD"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bookmarkStart w:id="1" w:name="_Hlk112061105"/>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bookmarkEnd w:id="1"/>
      <w:r w:rsidR="00B47A4F">
        <w:rPr>
          <w:rFonts w:ascii="Times New Roman" w:hAnsi="Times New Roman" w:cs="Times New Roman"/>
          <w:sz w:val="24"/>
          <w:szCs w:val="24"/>
          <w:lang w:val="en-US"/>
        </w:rPr>
        <w:fldChar w:fldCharType="begin"/>
      </w:r>
      <w:r w:rsidR="00093A02">
        <w:rPr>
          <w:rFonts w:ascii="Times New Roman" w:hAnsi="Times New Roman" w:cs="Times New Roman"/>
          <w:sz w:val="24"/>
          <w:szCs w:val="24"/>
          <w:lang w:val="en-US"/>
        </w:rPr>
        <w:instrText xml:space="preserve"> ADDIN ZOTERO_ITEM CSL_CITATION {"citationID":"Rqid7AeI","properties":{"formattedCitation":"(e.g., Conner &amp; Sparks, 2002; Jonas et al., 2000; Schneider &amp; Schwarz, 2017; Thompson et al., 1995; van Harreveld et al., 2015)","plainCitation":"(e.g., Conner &amp; Sparks, 2002; Jonas et al., 2000; Schneider &amp; Schwarz, 2017;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label":"page"},{"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w:instrText>
      </w:r>
      <w:r w:rsidR="00093A02" w:rsidRPr="0048148B">
        <w:rPr>
          <w:rFonts w:ascii="Times New Roman" w:hAnsi="Times New Roman" w:cs="Times New Roman"/>
          <w:sz w:val="24"/>
          <w:szCs w:val="24"/>
        </w:rPr>
        <w:instrText>ris K"},{"family":"Schwarz","given":"Norbert"}],"issued":{"date-parts":[["2017",6]]}}},{"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w:instrText>
      </w:r>
      <w:r w:rsidR="00093A02" w:rsidRPr="00093A02">
        <w:rPr>
          <w:rFonts w:ascii="Times New Roman" w:hAnsi="Times New Roman" w:cs="Times New Roman"/>
          <w:sz w:val="24"/>
          <w:szCs w:val="24"/>
        </w:rPr>
        <w:instrText xml:space="preserve">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093A02" w:rsidRPr="00093A02">
        <w:rPr>
          <w:rFonts w:ascii="Times New Roman" w:hAnsi="Times New Roman" w:cs="Times New Roman"/>
          <w:sz w:val="24"/>
        </w:rPr>
        <w:t>(e.g., Conner &amp; Sparks, 2002; Jonas et al., 2000; Schneider &amp; Schwarz, 2017; Thompson et al., 1995; van Harreveld et al., 2015)</w:t>
      </w:r>
      <w:r w:rsidR="00B47A4F">
        <w:rPr>
          <w:rFonts w:ascii="Times New Roman" w:hAnsi="Times New Roman" w:cs="Times New Roman"/>
          <w:sz w:val="24"/>
          <w:szCs w:val="24"/>
          <w:lang w:val="en-US"/>
        </w:rPr>
        <w:fldChar w:fldCharType="end"/>
      </w:r>
      <w:r w:rsidR="00F76570">
        <w:rPr>
          <w:rStyle w:val="Funotenzeichen"/>
          <w:rFonts w:ascii="Times New Roman" w:hAnsi="Times New Roman" w:cs="Times New Roman"/>
          <w:sz w:val="24"/>
          <w:szCs w:val="24"/>
          <w:lang w:val="en-US"/>
        </w:rPr>
        <w:footnoteReference w:id="1"/>
      </w:r>
      <w:r w:rsidR="00B47A4F" w:rsidRPr="00093A02">
        <w:rPr>
          <w:rFonts w:ascii="Times New Roman" w:hAnsi="Times New Roman" w:cs="Times New Roman"/>
          <w:sz w:val="24"/>
          <w:szCs w:val="24"/>
        </w:rPr>
        <w:t xml:space="preserve">. </w:t>
      </w:r>
      <w:r w:rsidR="00B47A4F">
        <w:rPr>
          <w:rFonts w:ascii="Times New Roman" w:hAnsi="Times New Roman" w:cs="Times New Roman"/>
          <w:sz w:val="24"/>
          <w:szCs w:val="24"/>
          <w:lang w:val="en-US"/>
        </w:rPr>
        <w:t>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w:t>
      </w:r>
      <w:r w:rsidR="007F7FE5">
        <w:rPr>
          <w:rFonts w:ascii="Times New Roman" w:hAnsi="Times New Roman" w:cs="Times New Roman"/>
          <w:sz w:val="24"/>
          <w:szCs w:val="24"/>
          <w:lang w:val="en-US"/>
        </w:rPr>
        <w:t>overal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as well as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the 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lastRenderedPageBreak/>
        <w:t>boundary conditions</w:t>
      </w:r>
      <w:r w:rsidR="00865655">
        <w:rPr>
          <w:rFonts w:ascii="Times New Roman" w:hAnsi="Times New Roman" w:cs="Times New Roman"/>
          <w:sz w:val="24"/>
          <w:szCs w:val="24"/>
          <w:lang w:val="en-US"/>
        </w:rPr>
        <w:t xml:space="preserve"> such as high simultaneous accessibility of the opposite evaluative reactions and personal factors such as the 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1569D949" w14:textId="189534F7" w:rsidR="00C2452C" w:rsidRPr="00160036" w:rsidRDefault="00C2452C"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extent to which political attitudes are ambivalent is relevant, because more ambivalent </w:t>
      </w:r>
      <w:r w:rsidR="00DE3254">
        <w:rPr>
          <w:rFonts w:ascii="Times New Roman" w:hAnsi="Times New Roman" w:cs="Times New Roman"/>
          <w:sz w:val="24"/>
          <w:szCs w:val="24"/>
          <w:lang w:val="en-US"/>
        </w:rPr>
        <w:t xml:space="preserve">evaluative reactions toward </w:t>
      </w:r>
      <w:r>
        <w:rPr>
          <w:rFonts w:ascii="Times New Roman" w:hAnsi="Times New Roman" w:cs="Times New Roman"/>
          <w:sz w:val="24"/>
          <w:szCs w:val="24"/>
          <w:lang w:val="en-US"/>
        </w:rPr>
        <w:t xml:space="preserve">political </w:t>
      </w:r>
      <w:r w:rsidR="00DE3254">
        <w:rPr>
          <w:rFonts w:ascii="Times New Roman" w:hAnsi="Times New Roman" w:cs="Times New Roman"/>
          <w:sz w:val="24"/>
          <w:szCs w:val="24"/>
          <w:lang w:val="en-US"/>
        </w:rPr>
        <w:t>parties, candidates, or policies</w:t>
      </w:r>
      <w:r>
        <w:rPr>
          <w:rFonts w:ascii="Times New Roman" w:hAnsi="Times New Roman" w:cs="Times New Roman"/>
          <w:sz w:val="24"/>
          <w:szCs w:val="24"/>
          <w:lang w:val="en-US"/>
        </w:rPr>
        <w:t xml:space="preserve"> have been shown to </w:t>
      </w:r>
      <w:r w:rsidR="00DE3254">
        <w:rPr>
          <w:rFonts w:ascii="Times New Roman" w:hAnsi="Times New Roman" w:cs="Times New Roman"/>
          <w:sz w:val="24"/>
          <w:szCs w:val="24"/>
          <w:lang w:val="en-US"/>
        </w:rPr>
        <w:t>be associated with</w:t>
      </w:r>
      <w:r w:rsidR="00547B13">
        <w:rPr>
          <w:rFonts w:ascii="Times New Roman" w:hAnsi="Times New Roman" w:cs="Times New Roman"/>
          <w:sz w:val="24"/>
          <w:szCs w:val="24"/>
          <w:lang w:val="en-US"/>
        </w:rPr>
        <w:t xml:space="preserve"> more instable </w:t>
      </w:r>
      <w:r w:rsidR="00DE3254">
        <w:rPr>
          <w:rFonts w:ascii="Times New Roman" w:hAnsi="Times New Roman" w:cs="Times New Roman"/>
          <w:sz w:val="24"/>
          <w:szCs w:val="24"/>
          <w:lang w:val="en-US"/>
        </w:rPr>
        <w:t xml:space="preserve">global attitude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p58HXL2E","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delay</w:t>
      </w:r>
      <w:r w:rsidR="00DE3254">
        <w:rPr>
          <w:rFonts w:ascii="Times New Roman" w:hAnsi="Times New Roman" w:cs="Times New Roman"/>
          <w:sz w:val="24"/>
          <w:szCs w:val="24"/>
          <w:lang w:val="en-US"/>
        </w:rPr>
        <w:t>ed</w:t>
      </w:r>
      <w:r w:rsidR="00547B13">
        <w:rPr>
          <w:rFonts w:ascii="Times New Roman" w:hAnsi="Times New Roman" w:cs="Times New Roman"/>
          <w:sz w:val="24"/>
          <w:szCs w:val="24"/>
          <w:lang w:val="en-US"/>
        </w:rPr>
        <w:t xml:space="preserve"> formation of voting intention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ue3NhSYI","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more negative evaluations of political candidates </w:t>
      </w:r>
      <w:r w:rsidR="00DE3254">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Wo6jlTmX","properties":{"formattedCitation":"(McGraw et al., 2003)","plainCitation":"(McGraw et al., 2003)","noteIndex":0},"citationItems":[{"id":870,"uris":["http://zotero.org/users/6602770/items/36DSC5DG"],"itemData":{"id":870,"type":"article-journal","container-title":"Political Psychology","DOI":"10.1111/0162-895X.00335","ISSN":"0162-895X, 1467-9221","issue":"3","journalAbbreviation":"Political Psychology","language":"en","page":"421-448","source":"DOI.org (Crossref)","title":"Ambivalence, Uncertainty, and Processes of Candidate Evaluation","volume":"24","author":[{"family":"McGraw","given":"Kathleen M."},{"family":"Hasecke","given":"Edward"},{"family":"Conger","given":"Kimberly"}],"issued":{"date-parts":[["2003",9]]}}}],"schema":"https://github.com/citation-style-language/schema/raw/master/csl-citation.json"} </w:instrText>
      </w:r>
      <w:r w:rsidR="00DE3254">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McGraw et al., 2003)</w:t>
      </w:r>
      <w:r w:rsidR="00DE3254">
        <w:rPr>
          <w:rFonts w:ascii="Times New Roman" w:hAnsi="Times New Roman" w:cs="Times New Roman"/>
          <w:sz w:val="24"/>
          <w:szCs w:val="24"/>
          <w:lang w:val="en-US"/>
        </w:rPr>
        <w:fldChar w:fldCharType="end"/>
      </w:r>
      <w:r w:rsidR="00DE3254">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weake</w:t>
      </w:r>
      <w:r w:rsidR="00DE3254">
        <w:rPr>
          <w:rFonts w:ascii="Times New Roman" w:hAnsi="Times New Roman" w:cs="Times New Roman"/>
          <w:sz w:val="24"/>
          <w:szCs w:val="24"/>
          <w:lang w:val="en-US"/>
        </w:rPr>
        <w:t>r</w:t>
      </w:r>
      <w:r w:rsidR="00547B13">
        <w:rPr>
          <w:rFonts w:ascii="Times New Roman" w:hAnsi="Times New Roman" w:cs="Times New Roman"/>
          <w:sz w:val="24"/>
          <w:szCs w:val="24"/>
          <w:lang w:val="en-US"/>
        </w:rPr>
        <w:t xml:space="preserve"> association</w:t>
      </w:r>
      <w:r w:rsidR="00DE3254">
        <w:rPr>
          <w:rFonts w:ascii="Times New Roman" w:hAnsi="Times New Roman" w:cs="Times New Roman"/>
          <w:sz w:val="24"/>
          <w:szCs w:val="24"/>
          <w:lang w:val="en-US"/>
        </w:rPr>
        <w:t>s</w:t>
      </w:r>
      <w:r w:rsidR="00547B13">
        <w:rPr>
          <w:rFonts w:ascii="Times New Roman" w:hAnsi="Times New Roman" w:cs="Times New Roman"/>
          <w:sz w:val="24"/>
          <w:szCs w:val="24"/>
          <w:lang w:val="en-US"/>
        </w:rPr>
        <w:t xml:space="preserve"> of global evaluations with specific beliefs and assessments </w:t>
      </w:r>
      <w:r w:rsidR="00547B13">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XALyRCmW","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increased likelihood of</w:t>
      </w:r>
      <w:r w:rsidR="0055093E">
        <w:rPr>
          <w:rFonts w:ascii="Times New Roman" w:hAnsi="Times New Roman" w:cs="Times New Roman"/>
          <w:sz w:val="24"/>
          <w:szCs w:val="24"/>
          <w:lang w:val="en-US"/>
        </w:rPr>
        <w:t xml:space="preserve"> split-ticket voting </w:t>
      </w:r>
      <w:r w:rsidR="0055093E">
        <w:rPr>
          <w:rFonts w:ascii="Times New Roman" w:hAnsi="Times New Roman" w:cs="Times New Roman"/>
          <w:sz w:val="24"/>
          <w:szCs w:val="24"/>
          <w:lang w:val="en-US"/>
        </w:rPr>
        <w:fldChar w:fldCharType="begin"/>
      </w:r>
      <w:r w:rsidR="0055093E">
        <w:rPr>
          <w:rFonts w:ascii="Times New Roman" w:hAnsi="Times New Roman" w:cs="Times New Roman"/>
          <w:sz w:val="24"/>
          <w:szCs w:val="24"/>
          <w:lang w:val="en-US"/>
        </w:rPr>
        <w:instrText xml:space="preserve"> ADDIN ZOTERO_ITEM CSL_CITATION {"citationID":"U9MBa22d","properties":{"formattedCitation":"(Mulligan, 2011)","plainCitation":"(Mulligan, 2011)","noteIndex":0},"citationItems":[{"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schema":"https://github.com/citation-style-language/schema/raw/master/csl-citation.json"} </w:instrText>
      </w:r>
      <w:r w:rsidR="0055093E">
        <w:rPr>
          <w:rFonts w:ascii="Times New Roman" w:hAnsi="Times New Roman" w:cs="Times New Roman"/>
          <w:sz w:val="24"/>
          <w:szCs w:val="24"/>
          <w:lang w:val="en-US"/>
        </w:rPr>
        <w:fldChar w:fldCharType="separate"/>
      </w:r>
      <w:r w:rsidR="0055093E" w:rsidRPr="0055093E">
        <w:rPr>
          <w:rFonts w:ascii="Times New Roman" w:hAnsi="Times New Roman" w:cs="Times New Roman"/>
          <w:sz w:val="24"/>
          <w:lang w:val="en-US"/>
        </w:rPr>
        <w:t>(Mulligan, 2011)</w:t>
      </w:r>
      <w:r w:rsidR="0055093E">
        <w:rPr>
          <w:rFonts w:ascii="Times New Roman" w:hAnsi="Times New Roman" w:cs="Times New Roman"/>
          <w:sz w:val="24"/>
          <w:szCs w:val="24"/>
          <w:lang w:val="en-US"/>
        </w:rPr>
        <w:fldChar w:fldCharType="end"/>
      </w:r>
      <w:r w:rsidR="0055093E">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 xml:space="preserve">and </w:t>
      </w:r>
      <w:r w:rsidR="00DE3254">
        <w:rPr>
          <w:rFonts w:ascii="Times New Roman" w:hAnsi="Times New Roman" w:cs="Times New Roman"/>
          <w:sz w:val="24"/>
          <w:szCs w:val="24"/>
          <w:lang w:val="en-US"/>
        </w:rPr>
        <w:t>decreased predictability of political behavior</w:t>
      </w:r>
      <w:r w:rsidR="00547B13">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fldChar w:fldCharType="begin"/>
      </w:r>
      <w:r w:rsidR="00753FEF">
        <w:rPr>
          <w:rFonts w:ascii="Times New Roman" w:hAnsi="Times New Roman" w:cs="Times New Roman"/>
          <w:sz w:val="24"/>
          <w:szCs w:val="24"/>
          <w:lang w:val="en-US"/>
        </w:rPr>
        <w:instrText xml:space="preserve"> ADDIN ZOTERO_ITEM CSL_CITATION {"citationID":"JqvuHCzg","properties":{"formattedCitation":"(Basinger &amp; Lavine, 2005; Greene, 2005; Lavine, 2001)","plainCitation":"(Basinger &amp; Lavine, 2005; Greene, 2005; Lavine, 2001)","noteIndex":0},"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753FEF" w:rsidRPr="00072C3B">
        <w:rPr>
          <w:rFonts w:ascii="Times New Roman" w:hAnsi="Times New Roman" w:cs="Times New Roman"/>
          <w:sz w:val="24"/>
          <w:lang w:val="en-US"/>
        </w:rPr>
        <w:t>(Basinger &amp; Lavine, 2005; Greene, 2005; 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w:t>
      </w:r>
      <w:r w:rsidR="00072C3B">
        <w:rPr>
          <w:rFonts w:ascii="Times New Roman" w:hAnsi="Times New Roman" w:cs="Times New Roman"/>
          <w:sz w:val="24"/>
          <w:szCs w:val="24"/>
          <w:lang w:val="en-US"/>
        </w:rPr>
        <w:t xml:space="preserve"> Hence, understanding </w:t>
      </w:r>
      <w:r w:rsidR="00E77438">
        <w:rPr>
          <w:rFonts w:ascii="Times New Roman" w:hAnsi="Times New Roman" w:cs="Times New Roman"/>
          <w:sz w:val="24"/>
          <w:szCs w:val="24"/>
          <w:lang w:val="en-US"/>
        </w:rPr>
        <w:t xml:space="preserve">the </w:t>
      </w:r>
      <w:r w:rsidR="00072C3B">
        <w:rPr>
          <w:rFonts w:ascii="Times New Roman" w:hAnsi="Times New Roman" w:cs="Times New Roman"/>
          <w:sz w:val="24"/>
          <w:szCs w:val="24"/>
          <w:lang w:val="en-US"/>
        </w:rPr>
        <w:t xml:space="preserve">factors that </w:t>
      </w:r>
      <w:r w:rsidR="00955AAB">
        <w:rPr>
          <w:rFonts w:ascii="Times New Roman" w:hAnsi="Times New Roman" w:cs="Times New Roman"/>
          <w:sz w:val="24"/>
          <w:szCs w:val="24"/>
          <w:lang w:val="en-US"/>
        </w:rPr>
        <w:t>play a role for</w:t>
      </w:r>
      <w:r w:rsidR="00072C3B">
        <w:rPr>
          <w:rFonts w:ascii="Times New Roman" w:hAnsi="Times New Roman" w:cs="Times New Roman"/>
          <w:sz w:val="24"/>
          <w:szCs w:val="24"/>
          <w:lang w:val="en-US"/>
        </w:rPr>
        <w:t xml:space="preserve"> the ambivalence of political attitudes </w:t>
      </w:r>
      <w:r w:rsidR="00955AAB">
        <w:rPr>
          <w:rFonts w:ascii="Times New Roman" w:hAnsi="Times New Roman" w:cs="Times New Roman"/>
          <w:sz w:val="24"/>
          <w:szCs w:val="24"/>
          <w:lang w:val="en-US"/>
        </w:rPr>
        <w:t>makes an</w:t>
      </w:r>
      <w:r w:rsidR="00072C3B">
        <w:rPr>
          <w:rFonts w:ascii="Times New Roman" w:hAnsi="Times New Roman" w:cs="Times New Roman"/>
          <w:sz w:val="24"/>
          <w:szCs w:val="24"/>
          <w:lang w:val="en-US"/>
        </w:rPr>
        <w:t xml:space="preserve"> important</w:t>
      </w:r>
      <w:r w:rsidR="00955AAB">
        <w:rPr>
          <w:rFonts w:ascii="Times New Roman" w:hAnsi="Times New Roman" w:cs="Times New Roman"/>
          <w:sz w:val="24"/>
          <w:szCs w:val="24"/>
          <w:lang w:val="en-US"/>
        </w:rPr>
        <w:t xml:space="preserve"> contribution to understanding the </w:t>
      </w:r>
      <w:r w:rsidR="008A1785">
        <w:rPr>
          <w:rFonts w:ascii="Times New Roman" w:hAnsi="Times New Roman" w:cs="Times New Roman"/>
          <w:sz w:val="24"/>
          <w:szCs w:val="24"/>
          <w:lang w:val="en-US"/>
        </w:rPr>
        <w:t xml:space="preserve">bases and </w:t>
      </w:r>
      <w:r w:rsidR="00955AAB">
        <w:rPr>
          <w:rFonts w:ascii="Times New Roman" w:hAnsi="Times New Roman" w:cs="Times New Roman"/>
          <w:sz w:val="24"/>
          <w:szCs w:val="24"/>
          <w:lang w:val="en-US"/>
        </w:rPr>
        <w:t>dynamics of political attitudes and behavior</w:t>
      </w:r>
      <w:r w:rsidR="00072C3B">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Extant research on sources of ambivalence in political attitudes point to personal factors such as value conflict </w:t>
      </w:r>
      <w:r w:rsidR="00970BB2">
        <w:rPr>
          <w:rFonts w:ascii="Times New Roman" w:hAnsi="Times New Roman" w:cs="Times New Roman"/>
          <w:sz w:val="24"/>
          <w:szCs w:val="24"/>
          <w:lang w:val="en-US"/>
        </w:rPr>
        <w:fldChar w:fldCharType="begin"/>
      </w:r>
      <w:r w:rsidR="00451035">
        <w:rPr>
          <w:rFonts w:ascii="Times New Roman" w:hAnsi="Times New Roman" w:cs="Times New Roman"/>
          <w:sz w:val="24"/>
          <w:szCs w:val="24"/>
          <w:lang w:val="en-US"/>
        </w:rPr>
        <w:instrText xml:space="preserve"> ADDIN ZOTERO_ITEM CSL_CITATION {"citationID":"eNsh17xc","properties":{"formattedCitation":"(Craig et al., 2005; Keele &amp; Wolak, 2006)","plainCitation":"(Craig et al., 2005; Keele &amp; Wolak, 2006)","noteIndex":0},"citationItems":[{"id":1030,"uris":["http://zotero.org/users/6602770/items/A6K3LDNZ"],"itemData":{"id":1030,"type":"article-journal","abstract":"Recent research has recognized that many people simultaneously hold positive and negative attitudes about important political issues. In this article, we review the concept of attitudinal ambivalence and propose a survey-based measure of ambivalence adapted from the experimental literature. Extending our earlier work on abortion, analysis of a statewide telephone survey of Florida residents reveals that (1) many people have ambivalent attitudes about issues related to gay and lesbian rights; (2) the amount of ambivalence varies according to the specific rights in question (military service, gay marriage and adoption, membership in youth organizations such as Boy Scouts, and others); (3) ambivalence on gay rights is to some extent a function of conflict among citizens’ underlying core values; and (4) under certain circumstances, ambivalence appears to mediate the relationship between a person’s issue preferences with regard to gay rights and his or her evaluation of political leaders and institutions.","container-title":"Political Research Quarterly","DOI":"10.1177/106591290505800101","ISSN":"1065-9129, 1938-274X","issue":"1","journalAbbreviation":"Political Research Quarterly","language":"en","page":"5-17","source":"DOI.org (Crossref)","title":"Core Values, Value Conflict, and Citizens’ Ambivalence about Gay Rights","volume":"58","author":[{"family":"Craig","given":"Stephen C."},{"family":"Martinez","given":"Michael D."},{"family":"Kane","given":"James G."},{"family":"Gainous","given":"Jason"}],"issued":{"date-parts":[["2005",3]]}}},{"id":1032,"uris":["http://zotero.org/users/6602770/items/HXPD9FYP"],"itemData":{"id":1032,"type":"article-journal","abstract":"Are some people more prone to instabilities in partisanship due to the ways they rank and organize their core values? We investigate the mechanisms of partisan volatility, considering whether instabilities reflect value conflict and ambivalence. Our expectation is that when the basic values of the American ethos come into conflict in elite discourse, citizens have difficulty reconciling their own value arrangement with that of elites, resulting in greater partisan volatility. To this end, we use several heteroscedastic regression and ordered probit models to explore whether the conflict of competing values explains the response variance and instability of individual-level partisanship and ideology over time. To construct measures of value conflict, we rely on data from the 1992, 1994 and 1996 American National Election Studies. We find that, while instabilities in partisan identification reflect low information for some, the competition of core values generates volatility in partisan affiliations for others. In deliberating the value tradeoffs of politics, people may be of two minds even about central beliefs such as party identification.","container-title":"British Journal of Political Science","DOI":"10.1017/S0007123406000354","ISSN":"0007-1234, 1469-2112","issue":"4","journalAbbreviation":"Brit. J. Polit. Sci.","language":"en","page":"671-690","source":"DOI.org (Crossref)","title":"Value Conflict and Volatility in Party Identification","volume":"36","author":[{"family":"Keele","given":"Luke"},{"family":"Wolak","given":"Jennifer"}],"issued":{"date-parts":[["2006",10]]}}}],"schema":"https://github.com/citation-style-language/schema/raw/master/csl-citation.json"} </w:instrText>
      </w:r>
      <w:r w:rsidR="00970BB2">
        <w:rPr>
          <w:rFonts w:ascii="Times New Roman" w:hAnsi="Times New Roman" w:cs="Times New Roman"/>
          <w:sz w:val="24"/>
          <w:szCs w:val="24"/>
          <w:lang w:val="en-US"/>
        </w:rPr>
        <w:fldChar w:fldCharType="separate"/>
      </w:r>
      <w:r w:rsidR="00451035" w:rsidRPr="00451035">
        <w:rPr>
          <w:rFonts w:ascii="Times New Roman" w:hAnsi="Times New Roman" w:cs="Times New Roman"/>
          <w:sz w:val="24"/>
          <w:lang w:val="en-US"/>
        </w:rPr>
        <w:t>(Craig et al., 2005; Keele &amp; Wolak, 2006)</w:t>
      </w:r>
      <w:r w:rsidR="00970BB2">
        <w:rPr>
          <w:rFonts w:ascii="Times New Roman" w:hAnsi="Times New Roman" w:cs="Times New Roman"/>
          <w:sz w:val="24"/>
          <w:szCs w:val="24"/>
          <w:lang w:val="en-US"/>
        </w:rPr>
        <w:fldChar w:fldCharType="end"/>
      </w:r>
      <w:r w:rsidR="00970BB2">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t xml:space="preserve">and information processing style </w:t>
      </w:r>
      <w:r w:rsidR="006F393D">
        <w:rPr>
          <w:rFonts w:ascii="Times New Roman" w:hAnsi="Times New Roman" w:cs="Times New Roman"/>
          <w:sz w:val="24"/>
          <w:szCs w:val="24"/>
          <w:lang w:val="en-US"/>
        </w:rPr>
        <w:fldChar w:fldCharType="begin"/>
      </w:r>
      <w:r w:rsidR="006F393D">
        <w:rPr>
          <w:rFonts w:ascii="Times New Roman" w:hAnsi="Times New Roman" w:cs="Times New Roman"/>
          <w:sz w:val="24"/>
          <w:szCs w:val="24"/>
          <w:lang w:val="en-US"/>
        </w:rPr>
        <w:instrText xml:space="preserve"> ADDIN ZOTERO_ITEM CSL_CITATION {"citationID":"hFvrZYva","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6F393D">
        <w:rPr>
          <w:rFonts w:ascii="Times New Roman" w:hAnsi="Times New Roman" w:cs="Times New Roman"/>
          <w:sz w:val="24"/>
          <w:szCs w:val="24"/>
          <w:lang w:val="en-US"/>
        </w:rPr>
        <w:fldChar w:fldCharType="separate"/>
      </w:r>
      <w:r w:rsidR="006F393D" w:rsidRPr="006F393D">
        <w:rPr>
          <w:rFonts w:ascii="Times New Roman" w:hAnsi="Times New Roman" w:cs="Times New Roman"/>
          <w:sz w:val="24"/>
          <w:lang w:val="en-US"/>
        </w:rPr>
        <w:t>(Rudolph &amp; Popp, 2007)</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 xml:space="preserve"> as well as to contextual factors such as </w:t>
      </w:r>
      <w:r w:rsidR="00622DD1">
        <w:rPr>
          <w:rFonts w:ascii="Times New Roman" w:hAnsi="Times New Roman" w:cs="Times New Roman"/>
          <w:sz w:val="24"/>
          <w:szCs w:val="24"/>
          <w:lang w:val="en-US"/>
        </w:rPr>
        <w:t>campaign environments</w:t>
      </w:r>
      <w:r w:rsidR="006F393D">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nyNg5X0l","properties":{"formattedCitation":"(Keele &amp; Wolak, 2008; Rudolph, 2011)","plainCitation":"(Keele &amp; Wolak, 2008; Rudolph, 2011)","noteIndex":0},"citationItems":[{"id":859,"uris":["http://zotero.org/users/6602770/items/SIH7H5UW"],"itemData":{"id":859,"type":"article-journal","container-title":"Political Psychology","DOI":"10.1111/j.1467-9221.2008.00659.x","ISSN":"0162895X, 14679221","issue":"5","language":"en","page":"653-673","source":"DOI.org (Crossref)","title":"Contextual Sources of Ambivalence","volume":"29","author":[{"family":"Keele","given":"Luke"},{"family":"Wolak","given":"Jennifer"}],"issued":{"date-parts":[["2008",10]]}}},{"id":1029,"uris":["http://zotero.org/users/6602770/items/TSCEH5BP"],"itemData":{"id":1029,"type":"article-journal","container-title":"American Journal of Political Science","DOI":"10.1111/j.1540-5907.2010.00505.x","ISSN":"00925853","issue":"3","language":"en","page":"561-573","source":"DOI.org (Crossref)","title":"The Dynamics of Ambivalence","title-short":"The Dynamics of Ambivalence","volume":"55","author":[{"family":"Rudolph","given":"Thomas J."}],"issued":{"date-parts":[["2011",7]]}}}],"schema":"https://github.com/citation-style-language/schema/raw/master/csl-citation.json"} </w:instrText>
      </w:r>
      <w:r w:rsidR="006F393D">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Keele &amp; Wolak, 2008; Rudolph, 2011)</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w:t>
      </w:r>
      <w:r w:rsidR="008A1785">
        <w:rPr>
          <w:rFonts w:ascii="Times New Roman" w:hAnsi="Times New Roman" w:cs="Times New Roman"/>
          <w:sz w:val="24"/>
          <w:szCs w:val="24"/>
          <w:lang w:val="en-US"/>
        </w:rPr>
        <w:t xml:space="preserve"> Recently, political ideological orientations have been proposed to be associated with attitudinal ambivalence </w:t>
      </w:r>
      <w:r w:rsidR="008A1785">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KNfCMu5k","properties":{"formattedCitation":"(Jost &amp; Krochik, 2014; Newman &amp; Sargent, 2020; Sargent &amp; Newman, 2020)","plainCitation":"(Jost &amp; Krochik, 2014; Newman &amp; Sargent, 2020; Sargent &amp; Newman, 2020)","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8A1785">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Jost &amp; Krochik, 2014; Newman &amp; Sargent, 2020; Sargent &amp; Newman, 2020)</w:t>
      </w:r>
      <w:r w:rsidR="008A1785">
        <w:rPr>
          <w:rFonts w:ascii="Times New Roman" w:hAnsi="Times New Roman" w:cs="Times New Roman"/>
          <w:sz w:val="24"/>
          <w:szCs w:val="24"/>
          <w:lang w:val="en-US"/>
        </w:rPr>
        <w:fldChar w:fldCharType="end"/>
      </w:r>
      <w:r w:rsidR="008A1785">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298C3E62"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that ideological orientations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more or less ambivalent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lastRenderedPageBreak/>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Strong epistemic needs</w:t>
      </w:r>
      <w:r w:rsidR="00603AB7">
        <w:rPr>
          <w:rFonts w:ascii="Times New Roman" w:hAnsi="Times New Roman" w:cs="Times New Roman"/>
          <w:sz w:val="24"/>
          <w:szCs w:val="24"/>
          <w:lang w:val="en-US"/>
        </w:rPr>
        <w:t xml:space="preserve"> are characterized as being</w:t>
      </w:r>
      <w:r w:rsidR="00C76D2F">
        <w:rPr>
          <w:rFonts w:ascii="Times New Roman" w:hAnsi="Times New Roman" w:cs="Times New Roman"/>
          <w:sz w:val="24"/>
          <w:szCs w:val="24"/>
          <w:lang w:val="en-US"/>
        </w:rPr>
        <w:t xml:space="preserve"> associated with a rigid cognitive style. </w:t>
      </w:r>
      <w:r w:rsidR="00EF79CE">
        <w:rPr>
          <w:rFonts w:ascii="Times New Roman" w:hAnsi="Times New Roman" w:cs="Times New Roman"/>
          <w:sz w:val="24"/>
          <w:szCs w:val="24"/>
          <w:lang w:val="en-US"/>
        </w:rPr>
        <w:t xml:space="preserve">In line with this </w:t>
      </w:r>
      <w:r w:rsidR="00C76D2F">
        <w:rPr>
          <w:rFonts w:ascii="Times New Roman" w:hAnsi="Times New Roman" w:cs="Times New Roman"/>
          <w:sz w:val="24"/>
          <w:szCs w:val="24"/>
          <w:lang w:val="en-US"/>
        </w:rPr>
        <w:t>reasoning</w:t>
      </w:r>
      <w:r w:rsidR="00EF79CE">
        <w:rPr>
          <w:rFonts w:ascii="Times New Roman" w:hAnsi="Times New Roman" w:cs="Times New Roman"/>
          <w:sz w:val="24"/>
          <w:szCs w:val="24"/>
          <w:lang w:val="en-US"/>
        </w:rPr>
        <w:t>, numerous studies have documented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tpTgBYUk","properties":{"unsorted":true,"formattedCitation":"(for overviews, see Hibbing et al., 2014; Jost et al., 2009; Van Hiel et al., 2010)","plainCitation":"(for overviews, see Hibbing et al., 2014; Jost et al., 2009; Van Hiel et al., 2010)","noteIndex":0},"citationItems":[{"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schema":"https://github.com/citation-style-language/schema/raw/master/csl-citation.json"} </w:instrText>
      </w:r>
      <w:r w:rsidR="00275C9D">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for overviews, see Hibbing et al., 2014; Jost et al., 2009; Van Hiel et al., 2010)</w:t>
      </w:r>
      <w:r w:rsidR="00275C9D">
        <w:rPr>
          <w:rFonts w:ascii="Times New Roman" w:hAnsi="Times New Roman" w:cs="Times New Roman"/>
          <w:sz w:val="24"/>
          <w:szCs w:val="24"/>
          <w:lang w:val="en-US"/>
        </w:rPr>
        <w:fldChar w:fldCharType="end"/>
      </w:r>
      <w:r w:rsidR="00E676F7" w:rsidRPr="008760BE">
        <w:rPr>
          <w:rFonts w:ascii="Times New Roman" w:hAnsi="Times New Roman" w:cs="Times New Roman"/>
          <w:sz w:val="24"/>
          <w:szCs w:val="24"/>
          <w:lang w:val="en-US"/>
        </w:rPr>
        <w:t>.</w:t>
      </w:r>
    </w:p>
    <w:p w14:paraId="3DA27CD3" w14:textId="42D99A87"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 xml:space="preserve">regarding the association of ideological orientations with attitudinal ambivalence </w:t>
      </w:r>
      <w:r>
        <w:rPr>
          <w:rFonts w:ascii="Times New Roman" w:hAnsi="Times New Roman" w:cs="Times New Roman"/>
          <w:sz w:val="24"/>
          <w:szCs w:val="24"/>
          <w:lang w:val="en-US"/>
        </w:rPr>
        <w:t xml:space="preserve">that can be derived from the rigidity-of-the-right perspecti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Krochick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 xml:space="preserve">sample of US residents and involving 95 political and non-political attitude objects, </w:t>
      </w:r>
      <w:r w:rsidR="00603AB7">
        <w:rPr>
          <w:rFonts w:ascii="Times New Roman" w:hAnsi="Times New Roman" w:cs="Times New Roman"/>
          <w:sz w:val="24"/>
          <w:szCs w:val="24"/>
          <w:lang w:val="en-US"/>
        </w:rPr>
        <w:t>where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7BE1CB49" w14:textId="2BED13CB" w:rsidR="00952C66" w:rsidRPr="00952C66"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Krochick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across attitude objects as well as at the level of individual attitude objects). Instead, their results indicate associations of subjective and objective ambivalence in the opposite direction: conservatism was associated with more rather than less attitudinal ambivalence (across attitude objects as well as at the level of most individual attitude objects).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Krochik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see Clark et al., 2008, for evidence that ambivalence can elicit avoidance of thinking about persuasive 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might lead people to more frequently bring to mind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p>
    <w:p w14:paraId="077CCF13" w14:textId="633ED07C" w:rsidR="00BC6E03" w:rsidRDefault="00952C66" w:rsidP="00952C66">
      <w:pPr>
        <w:spacing w:line="480" w:lineRule="auto"/>
        <w:rPr>
          <w:rFonts w:ascii="Times New Roman" w:hAnsi="Times New Roman" w:cs="Times New Roman"/>
          <w:sz w:val="24"/>
          <w:szCs w:val="24"/>
          <w:lang w:val="en-US"/>
        </w:rPr>
      </w:pPr>
      <w:r w:rsidRPr="00952C66">
        <w:rPr>
          <w:rFonts w:ascii="Times New Roman" w:hAnsi="Times New Roman" w:cs="Times New Roman"/>
          <w:sz w:val="24"/>
          <w:szCs w:val="24"/>
          <w:lang w:val="en-US"/>
        </w:rPr>
        <w:t>process, integrate their complex thoughts and feelings to construct more straightforward attitudes</w:t>
      </w:r>
      <w:r>
        <w:rPr>
          <w:rFonts w:ascii="Times New Roman" w:hAnsi="Times New Roman" w:cs="Times New Roman"/>
          <w:sz w:val="24"/>
          <w:szCs w:val="24"/>
          <w:lang w:val="en-US"/>
        </w:rPr>
        <w:t>” (p. XX)</w:t>
      </w:r>
      <w:r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lastRenderedPageBreak/>
        <w:t>The Ideological Extremity Hypothesis</w:t>
      </w:r>
    </w:p>
    <w:p w14:paraId="69AC9F65" w14:textId="099B00C0"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ccording to the ideological extremity hypothesis</w:t>
      </w:r>
      <w:r w:rsidR="003432B2">
        <w:rPr>
          <w:rFonts w:ascii="Times New Roman" w:hAnsi="Times New Roman" w:cs="Times New Roman"/>
          <w:sz w:val="24"/>
          <w:szCs w:val="24"/>
          <w:lang w:val="en-US"/>
        </w:rPr>
        <w:t>,</w:t>
      </w:r>
      <w:r>
        <w:rPr>
          <w:rFonts w:ascii="Times New Roman" w:hAnsi="Times New Roman" w:cs="Times New Roman"/>
          <w:sz w:val="24"/>
          <w:szCs w:val="24"/>
          <w:lang w:val="en-US"/>
        </w:rPr>
        <w:t xml:space="preserve">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UYXwJxh6","properties":{"formattedCitation":"(Brandt et al., 2015; Conway et al., 2018; Fernbach et al., 2013; Greenberg &amp; Jonas, 2003; Lammers et al., 2017; Toner et al., 2013; van Prooijen &amp; Krouwel, 2019; Zmigrod et al., 2020)","plainCitation":"(Brandt et al., 2015; Conway et al., 2018; Fernbach et al., 2013; Greenberg &amp; Jonas, 2003; Lammers et al., 2017; Toner et al., 2013; van Prooijen &amp; Krouwel, 2019;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w:instrText>
      </w:r>
      <w:r w:rsidR="00901065" w:rsidRPr="00901065">
        <w:rPr>
          <w:rFonts w:ascii="Times New Roman" w:hAnsi="Times New Roman" w:cs="Times New Roman"/>
          <w:sz w:val="24"/>
          <w:szCs w:val="24"/>
        </w:rPr>
        <w:instrText xml:space="preserve">"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B118B4" w:rsidRPr="00B118B4">
        <w:rPr>
          <w:rFonts w:ascii="Times New Roman" w:hAnsi="Times New Roman" w:cs="Times New Roman"/>
          <w:sz w:val="24"/>
        </w:rPr>
        <w:t>(Brandt et al., 2015; Conway et al., 2018; Fernbach et al., 2013; Greenberg &amp; Jonas, 2003; Lammers et al., 2017; Toner et al., 2013; van Prooijen &amp; Krouwel, 2019; Zmigrod et al., 2020)</w:t>
      </w:r>
      <w:r w:rsidR="00877EFF">
        <w:rPr>
          <w:rFonts w:ascii="Times New Roman" w:hAnsi="Times New Roman" w:cs="Times New Roman"/>
          <w:sz w:val="24"/>
          <w:szCs w:val="24"/>
          <w:lang w:val="en-US"/>
        </w:rPr>
        <w:fldChar w:fldCharType="end"/>
      </w:r>
      <w:r w:rsidR="00EA73FD" w:rsidRPr="00EA73FD">
        <w:rPr>
          <w:rFonts w:ascii="Times New Roman" w:hAnsi="Times New Roman" w:cs="Times New Roman"/>
          <w:sz w:val="24"/>
          <w:szCs w:val="24"/>
        </w:rPr>
        <w:t>.</w:t>
      </w:r>
      <w:r w:rsidR="00EA73FD">
        <w:rPr>
          <w:rFonts w:ascii="Times New Roman" w:hAnsi="Times New Roman" w:cs="Times New Roman"/>
          <w:sz w:val="24"/>
          <w:szCs w:val="24"/>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vYOPhG4a","properties":{"formattedCitation":"(Toner et al., 2013)","plainCitation":"(Toner et al., 2013)","noteIndex":0},"citationItems":[{"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Krochik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4A803650"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 xml:space="preserve">The Present </w:t>
      </w:r>
      <w:r w:rsidR="000B6745">
        <w:rPr>
          <w:rFonts w:ascii="Times New Roman" w:hAnsi="Times New Roman" w:cs="Times New Roman"/>
          <w:b/>
          <w:bCs/>
          <w:sz w:val="24"/>
          <w:szCs w:val="24"/>
          <w:lang w:val="en-US"/>
        </w:rPr>
        <w:t>Research</w:t>
      </w:r>
    </w:p>
    <w:p w14:paraId="6A32FB7C" w14:textId="21235912" w:rsidR="000B6745" w:rsidRDefault="00106B0B"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B6745">
        <w:rPr>
          <w:rFonts w:ascii="Times New Roman" w:hAnsi="Times New Roman" w:cs="Times New Roman"/>
          <w:sz w:val="24"/>
          <w:szCs w:val="24"/>
          <w:lang w:val="en-US"/>
        </w:rPr>
        <w:t xml:space="preserve">The present research tested the hypothesis that individuals at both extremes of the left-right political ideological spectrum tend to hold less ambivalent political attitudes than individuals who place themselves more towards the center of the scale. In statistical terms, this hypothesis </w:t>
      </w:r>
      <w:r w:rsidR="003B1400">
        <w:rPr>
          <w:rFonts w:ascii="Times New Roman" w:hAnsi="Times New Roman" w:cs="Times New Roman"/>
          <w:sz w:val="24"/>
          <w:szCs w:val="24"/>
          <w:lang w:val="en-US"/>
        </w:rPr>
        <w:t>implies</w:t>
      </w:r>
      <w:r w:rsidR="000B6745">
        <w:rPr>
          <w:rFonts w:ascii="Times New Roman" w:hAnsi="Times New Roman" w:cs="Times New Roman"/>
          <w:sz w:val="24"/>
          <w:szCs w:val="24"/>
          <w:lang w:val="en-US"/>
        </w:rPr>
        <w:t xml:space="preserve"> predicting a reversal of the sign of the linear association of ideology with ambivalence</w:t>
      </w:r>
      <w:r w:rsidR="003B1400">
        <w:rPr>
          <w:rFonts w:ascii="Times New Roman" w:hAnsi="Times New Roman" w:cs="Times New Roman"/>
          <w:sz w:val="24"/>
          <w:szCs w:val="24"/>
          <w:lang w:val="en-US"/>
        </w:rPr>
        <w:t xml:space="preserve"> from positive to negative as one moves from left to right on the ideology scale at some point which is not specified a priori </w:t>
      </w:r>
      <w:r w:rsidR="003B1400">
        <w:rPr>
          <w:rFonts w:ascii="Times New Roman" w:hAnsi="Times New Roman" w:cs="Times New Roman"/>
          <w:sz w:val="24"/>
          <w:szCs w:val="24"/>
          <w:lang w:val="en-US"/>
        </w:rPr>
        <w:fldChar w:fldCharType="begin"/>
      </w:r>
      <w:r w:rsidR="003B1400">
        <w:rPr>
          <w:rFonts w:ascii="Times New Roman" w:hAnsi="Times New Roman" w:cs="Times New Roman"/>
          <w:sz w:val="24"/>
          <w:szCs w:val="24"/>
          <w:lang w:val="en-US"/>
        </w:rPr>
        <w:instrText xml:space="preserve"> ADDIN ZOTERO_ITEM CSL_CITATION {"citationID":"TwE9mkSp","properties":{"formattedCitation":"(Simonsohn, 2018)","plainCitation":"(Simonsohn, 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chema":"https://github.com/citation-style-language/schema/raw/master/csl-citation.json"} </w:instrText>
      </w:r>
      <w:r w:rsidR="003B1400">
        <w:rPr>
          <w:rFonts w:ascii="Times New Roman" w:hAnsi="Times New Roman" w:cs="Times New Roman"/>
          <w:sz w:val="24"/>
          <w:szCs w:val="24"/>
          <w:lang w:val="en-US"/>
        </w:rPr>
        <w:fldChar w:fldCharType="separate"/>
      </w:r>
      <w:r w:rsidR="003B1400" w:rsidRPr="003B1400">
        <w:rPr>
          <w:rFonts w:ascii="Times New Roman" w:hAnsi="Times New Roman" w:cs="Times New Roman"/>
          <w:sz w:val="24"/>
          <w:lang w:val="en-US"/>
        </w:rPr>
        <w:t>(Simonsohn, 2018)</w:t>
      </w:r>
      <w:r w:rsidR="003B1400">
        <w:rPr>
          <w:rFonts w:ascii="Times New Roman" w:hAnsi="Times New Roman" w:cs="Times New Roman"/>
          <w:sz w:val="24"/>
          <w:szCs w:val="24"/>
          <w:lang w:val="en-US"/>
        </w:rPr>
        <w:fldChar w:fldCharType="end"/>
      </w:r>
      <w:r w:rsidR="003B1400">
        <w:rPr>
          <w:rFonts w:ascii="Times New Roman" w:hAnsi="Times New Roman" w:cs="Times New Roman"/>
          <w:sz w:val="24"/>
          <w:szCs w:val="24"/>
          <w:lang w:val="en-US"/>
        </w:rPr>
        <w:t>. However, t</w:t>
      </w:r>
      <w:r w:rsidR="00C47980">
        <w:rPr>
          <w:rFonts w:ascii="Times New Roman" w:hAnsi="Times New Roman" w:cs="Times New Roman"/>
          <w:sz w:val="24"/>
          <w:szCs w:val="24"/>
          <w:lang w:val="en-US"/>
        </w:rPr>
        <w:t xml:space="preserve">he fact that the present research investigates the association of ideological orientations with political </w:t>
      </w:r>
      <w:r w:rsidR="00C47980">
        <w:rPr>
          <w:rFonts w:ascii="Times New Roman" w:hAnsi="Times New Roman" w:cs="Times New Roman"/>
          <w:sz w:val="24"/>
          <w:szCs w:val="24"/>
          <w:lang w:val="en-US"/>
        </w:rPr>
        <w:lastRenderedPageBreak/>
        <w:t xml:space="preserve">attitudes specifically, implies that this hypothesis has to be further specified: </w:t>
      </w:r>
      <w:r w:rsidR="005E02B8">
        <w:rPr>
          <w:rFonts w:ascii="Times New Roman" w:hAnsi="Times New Roman" w:cs="Times New Roman"/>
          <w:sz w:val="24"/>
          <w:szCs w:val="24"/>
          <w:lang w:val="en-US"/>
        </w:rPr>
        <w:t xml:space="preserve">Given (a) that </w:t>
      </w:r>
      <w:r w:rsidR="00C47980">
        <w:rPr>
          <w:rFonts w:ascii="Times New Roman" w:hAnsi="Times New Roman" w:cs="Times New Roman"/>
          <w:sz w:val="24"/>
          <w:szCs w:val="24"/>
          <w:lang w:val="en-US"/>
        </w:rPr>
        <w:t xml:space="preserve">ideological orientations can be expected to be </w:t>
      </w:r>
      <w:r w:rsidR="005E02B8">
        <w:rPr>
          <w:rFonts w:ascii="Times New Roman" w:hAnsi="Times New Roman" w:cs="Times New Roman"/>
          <w:sz w:val="24"/>
          <w:szCs w:val="24"/>
          <w:lang w:val="en-US"/>
        </w:rPr>
        <w:t>associated</w:t>
      </w:r>
      <w:r w:rsidR="00C47980">
        <w:rPr>
          <w:rFonts w:ascii="Times New Roman" w:hAnsi="Times New Roman" w:cs="Times New Roman"/>
          <w:sz w:val="24"/>
          <w:szCs w:val="24"/>
          <w:lang w:val="en-US"/>
        </w:rPr>
        <w:t xml:space="preserve"> with the individuals’ general attitudes toward the attitude objects</w:t>
      </w:r>
      <w:r w:rsidR="005E02B8">
        <w:rPr>
          <w:rFonts w:ascii="Times New Roman" w:hAnsi="Times New Roman" w:cs="Times New Roman"/>
          <w:sz w:val="24"/>
          <w:szCs w:val="24"/>
          <w:lang w:val="en-US"/>
        </w:rPr>
        <w:t xml:space="preserve"> and (b) that extreme general attitudes can be expected to be lower in ambivalence than moderate attitudes, </w:t>
      </w:r>
      <w:r w:rsidR="00B175D1">
        <w:rPr>
          <w:rFonts w:ascii="Times New Roman" w:hAnsi="Times New Roman" w:cs="Times New Roman"/>
          <w:sz w:val="24"/>
          <w:szCs w:val="24"/>
          <w:lang w:val="en-US"/>
        </w:rPr>
        <w:t>the predicted association of ideology with attitudinal ambivalence has to be tested controlling for the association of ambivalence with general attitudes.</w:t>
      </w:r>
    </w:p>
    <w:p w14:paraId="5286C895" w14:textId="6CD85486" w:rsidR="001D6442" w:rsidRDefault="008F61AE"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 main hypothesis of the present research was tested in three Studies that used different datasets of the German Longitudinal Election Study (GLES). Studies 1 and 2 investigate attitudes toward political candidates</w:t>
      </w:r>
      <w:r w:rsidR="00D804A1">
        <w:rPr>
          <w:rFonts w:ascii="Times New Roman" w:hAnsi="Times New Roman" w:cs="Times New Roman"/>
          <w:sz w:val="24"/>
          <w:szCs w:val="24"/>
          <w:lang w:val="en-US"/>
        </w:rPr>
        <w:t xml:space="preserve"> using data that was collected in the context of two different federal elections in Germany. Study 3 investigates attitudes toward political parties using data that was collected in the context of yet another German federal election. </w:t>
      </w:r>
      <w:r w:rsidR="00106B0B">
        <w:rPr>
          <w:rFonts w:ascii="Times New Roman" w:hAnsi="Times New Roman" w:cs="Times New Roman"/>
          <w:sz w:val="24"/>
          <w:szCs w:val="24"/>
          <w:lang w:val="en-US"/>
        </w:rPr>
        <w:t>The</w:t>
      </w:r>
      <w:r w:rsidR="00D804A1">
        <w:rPr>
          <w:rFonts w:ascii="Times New Roman" w:hAnsi="Times New Roman" w:cs="Times New Roman"/>
          <w:sz w:val="24"/>
          <w:szCs w:val="24"/>
          <w:lang w:val="en-US"/>
        </w:rPr>
        <w:t xml:space="preserve"> </w:t>
      </w:r>
      <w:r w:rsidR="00106B0B">
        <w:rPr>
          <w:rFonts w:ascii="Times New Roman" w:hAnsi="Times New Roman" w:cs="Times New Roman"/>
          <w:sz w:val="24"/>
          <w:szCs w:val="24"/>
          <w:lang w:val="en-US"/>
        </w:rPr>
        <w:t xml:space="preserve">present </w:t>
      </w:r>
      <w:r w:rsidR="000B6745">
        <w:rPr>
          <w:rFonts w:ascii="Times New Roman" w:hAnsi="Times New Roman" w:cs="Times New Roman"/>
          <w:sz w:val="24"/>
          <w:szCs w:val="24"/>
          <w:lang w:val="en-US"/>
        </w:rPr>
        <w:t>research</w:t>
      </w:r>
      <w:r w:rsidR="00106B0B">
        <w:rPr>
          <w:rFonts w:ascii="Times New Roman" w:hAnsi="Times New Roman" w:cs="Times New Roman"/>
          <w:sz w:val="24"/>
          <w:szCs w:val="24"/>
          <w:lang w:val="en-US"/>
        </w:rPr>
        <w:t xml:space="preserve"> differs from previous research on the association of ideological orientations with attitudinal ambivalence by (a) testing the prediction that attitudinal ambivalence tends to be lower at both extremes of the left-right ideological spectrum (b) focusing specifically on attitudes toward political candidates and parties, (c) using data from large, demographically diverse samples</w:t>
      </w:r>
      <w:r w:rsidR="00C10C8E">
        <w:rPr>
          <w:rFonts w:ascii="Times New Roman" w:hAnsi="Times New Roman" w:cs="Times New Roman"/>
          <w:sz w:val="24"/>
          <w:szCs w:val="24"/>
          <w:lang w:val="en-US"/>
        </w:rPr>
        <w:t xml:space="preserve"> collected in the context of </w:t>
      </w:r>
      <w:r w:rsidR="005E51DC">
        <w:rPr>
          <w:rFonts w:ascii="Times New Roman" w:hAnsi="Times New Roman" w:cs="Times New Roman"/>
          <w:sz w:val="24"/>
          <w:szCs w:val="24"/>
          <w:lang w:val="en-US"/>
        </w:rPr>
        <w:t>actual</w:t>
      </w:r>
      <w:r w:rsidR="00C10C8E">
        <w:rPr>
          <w:rFonts w:ascii="Times New Roman" w:hAnsi="Times New Roman" w:cs="Times New Roman"/>
          <w:sz w:val="24"/>
          <w:szCs w:val="24"/>
          <w:lang w:val="en-US"/>
        </w:rPr>
        <w:t xml:space="preserve"> federal elections, (d) using non-US samples</w:t>
      </w:r>
      <w:r w:rsidR="005E51DC">
        <w:rPr>
          <w:rFonts w:ascii="Times New Roman" w:hAnsi="Times New Roman" w:cs="Times New Roman"/>
          <w:sz w:val="24"/>
          <w:szCs w:val="24"/>
          <w:lang w:val="en-US"/>
        </w:rPr>
        <w:t>, and (e) looking at both affective and cognitive attitude components.</w:t>
      </w:r>
    </w:p>
    <w:p w14:paraId="0E865837" w14:textId="4134DF7C" w:rsidR="00AE46B7" w:rsidRDefault="00AE46B7"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ll data used in the present research </w:t>
      </w:r>
      <w:r w:rsidR="00DC285E">
        <w:rPr>
          <w:rFonts w:ascii="Times New Roman" w:hAnsi="Times New Roman" w:cs="Times New Roman"/>
          <w:sz w:val="24"/>
          <w:szCs w:val="24"/>
          <w:lang w:val="en-US"/>
        </w:rPr>
        <w:t xml:space="preserve">as well as the documentation of the datasets </w:t>
      </w:r>
      <w:r>
        <w:rPr>
          <w:rFonts w:ascii="Times New Roman" w:hAnsi="Times New Roman" w:cs="Times New Roman"/>
          <w:sz w:val="24"/>
          <w:szCs w:val="24"/>
          <w:lang w:val="en-US"/>
        </w:rPr>
        <w:t>is publicly available for scientific research</w:t>
      </w:r>
      <w:r w:rsidR="00662745">
        <w:rPr>
          <w:rFonts w:ascii="Times New Roman" w:hAnsi="Times New Roman" w:cs="Times New Roman"/>
          <w:sz w:val="24"/>
          <w:szCs w:val="24"/>
          <w:lang w:val="en-US"/>
        </w:rPr>
        <w:t xml:space="preserve"> under the links specified in the References </w:t>
      </w:r>
      <w:r w:rsidR="00DC285E">
        <w:rPr>
          <w:rFonts w:ascii="Times New Roman" w:hAnsi="Times New Roman" w:cs="Times New Roman"/>
          <w:sz w:val="24"/>
          <w:szCs w:val="24"/>
          <w:lang w:val="en-US"/>
        </w:rPr>
        <w:t>and the scripts of the analyses are available under XXX.</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4DFF77FF"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1 investigate</w:t>
      </w:r>
      <w:r w:rsidR="00374223">
        <w:rPr>
          <w:rFonts w:ascii="Times New Roman" w:hAnsi="Times New Roman" w:cs="Times New Roman"/>
          <w:sz w:val="24"/>
          <w:szCs w:val="24"/>
          <w:lang w:val="en-US"/>
        </w:rPr>
        <w:t>s</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lastRenderedPageBreak/>
        <w:t>Method</w:t>
      </w:r>
    </w:p>
    <w:p w14:paraId="2629B76E" w14:textId="4B7A7692"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w:t>
      </w:r>
      <w:r w:rsidR="00901065">
        <w:rPr>
          <w:rFonts w:ascii="Times New Roman" w:hAnsi="Times New Roman" w:cs="Times New Roman"/>
          <w:sz w:val="24"/>
          <w:szCs w:val="24"/>
          <w:lang w:val="en-US"/>
        </w:rPr>
        <w:t xml:space="preserve">Short-term Campaign Panel of the GLES collected during the campaign period of the German Federal Elections in 2017 </w:t>
      </w:r>
      <w:r w:rsidR="00901065">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GLES 2017)","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901065">
        <w:rPr>
          <w:rFonts w:ascii="Times New Roman" w:hAnsi="Times New Roman" w:cs="Times New Roman"/>
          <w:sz w:val="24"/>
          <w:szCs w:val="24"/>
          <w:lang w:val="en-US"/>
        </w:rPr>
        <w:t xml:space="preserve">. This study was conducted as an online survey and r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 xml:space="preserve">13,808 respondents (50.6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14.69).</w:t>
      </w:r>
    </w:p>
    <w:p w14:paraId="0CDF02BC" w14:textId="5DDF630D"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r w:rsidR="0045249B">
        <w:rPr>
          <w:rFonts w:ascii="Times New Roman" w:hAnsi="Times New Roman" w:cs="Times New Roman"/>
          <w:sz w:val="24"/>
          <w:szCs w:val="24"/>
          <w:lang w:val="en-US"/>
        </w:rPr>
        <w:t xml:space="preserve"> </w:t>
      </w:r>
      <w:r w:rsidR="0045249B">
        <w:rPr>
          <w:rFonts w:ascii="Times New Roman" w:hAnsi="Times New Roman" w:cs="Times New Roman"/>
          <w:sz w:val="24"/>
          <w:szCs w:val="24"/>
          <w:lang w:val="en-US"/>
        </w:rPr>
        <w:fldChar w:fldCharType="begin"/>
      </w:r>
      <w:r w:rsidR="0045249B">
        <w:rPr>
          <w:rFonts w:ascii="Times New Roman" w:hAnsi="Times New Roman" w:cs="Times New Roman"/>
          <w:sz w:val="24"/>
          <w:szCs w:val="24"/>
          <w:lang w:val="en-US"/>
        </w:rPr>
        <w:instrText xml:space="preserve"> ADDIN ZOTERO_ITEM CSL_CITATION {"citationID":"2LP7zbzh","properties":{"formattedCitation":"(for a discussion of different formula, see Locke &amp; Braun, 2009)","plainCitation":"(for a discussion of different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different formula, see"}],"schema":"https://github.com/citation-style-language/schema/raw/master/csl-citation.json"} </w:instrText>
      </w:r>
      <w:r w:rsidR="0045249B">
        <w:rPr>
          <w:rFonts w:ascii="Times New Roman" w:hAnsi="Times New Roman" w:cs="Times New Roman"/>
          <w:sz w:val="24"/>
          <w:szCs w:val="24"/>
          <w:lang w:val="en-US"/>
        </w:rPr>
        <w:fldChar w:fldCharType="separate"/>
      </w:r>
      <w:r w:rsidR="0045249B" w:rsidRPr="0045249B">
        <w:rPr>
          <w:rFonts w:ascii="Times New Roman" w:hAnsi="Times New Roman" w:cs="Times New Roman"/>
          <w:sz w:val="24"/>
          <w:lang w:val="en-US"/>
        </w:rPr>
        <w:t>(for a discussion of different formula, see Locke &amp; Braun, 2009)</w:t>
      </w:r>
      <w:r w:rsidR="0045249B">
        <w:rPr>
          <w:rFonts w:ascii="Times New Roman" w:hAnsi="Times New Roman" w:cs="Times New Roman"/>
          <w:sz w:val="24"/>
          <w:szCs w:val="24"/>
          <w:lang w:val="en-US"/>
        </w:rPr>
        <w:fldChar w:fldCharType="end"/>
      </w:r>
      <w:r w:rsidR="00FE712B">
        <w:rPr>
          <w:rFonts w:ascii="Times New Roman" w:hAnsi="Times New Roman" w:cs="Times New Roman"/>
          <w:sz w:val="24"/>
          <w:szCs w:val="24"/>
          <w:lang w:val="en-US"/>
        </w:rPr>
        <w:t>. As these measures of negative and positive feelings were included in waves 4 and 6 of the campaign panel, average ambivalence scores across waves were calculate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703771A5"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I 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lastRenderedPageBreak/>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62964C42"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is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6C0DB88E"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w:t>
      </w:r>
      <w:r w:rsidR="006B214C">
        <w:rPr>
          <w:rFonts w:ascii="Times New Roman" w:hAnsi="Times New Roman" w:cs="Times New Roman"/>
          <w:sz w:val="24"/>
          <w:szCs w:val="24"/>
          <w:lang w:val="en-US"/>
        </w:rPr>
        <w:t xml:space="preserve">terms of </w:t>
      </w:r>
      <w:r>
        <w:rPr>
          <w:rFonts w:ascii="Times New Roman" w:hAnsi="Times New Roman" w:cs="Times New Roman"/>
          <w:sz w:val="24"/>
          <w:szCs w:val="24"/>
          <w:lang w:val="en-US"/>
        </w:rPr>
        <w:t>linear regression</w:t>
      </w:r>
      <w:r w:rsidR="00693220">
        <w:rPr>
          <w:rFonts w:ascii="Times New Roman" w:hAnsi="Times New Roman" w:cs="Times New Roman"/>
          <w:sz w:val="24"/>
          <w:szCs w:val="24"/>
          <w:lang w:val="en-US"/>
        </w:rPr>
        <w:t>s</w:t>
      </w:r>
      <w:r w:rsidR="0088155F">
        <w:rPr>
          <w:rFonts w:ascii="Times New Roman" w:hAnsi="Times New Roman" w:cs="Times New Roman"/>
          <w:sz w:val="24"/>
          <w:szCs w:val="24"/>
          <w:lang w:val="en-US"/>
        </w:rPr>
        <w:t>, these associations indicate that moving from the leftmost ideological position to the rightmost position is predicted to result in a 10% decrease in affective ambivalence toward Merkel, b = -0.10, SE = 0.01, p &lt; .001, and a 9% decrease in affective ambivalence toward Schulz, b = -.09, SE = 0.01, p &lt; .001</w:t>
      </w:r>
      <w:r w:rsidR="009B7B11">
        <w:rPr>
          <w:rFonts w:ascii="Times New Roman" w:hAnsi="Times New Roman" w:cs="Times New Roman"/>
          <w:sz w:val="24"/>
          <w:szCs w:val="24"/>
          <w:lang w:val="en-US"/>
        </w:rPr>
        <w:t>. These associations remain stable when the control variables listed above are included in the regression models (see Online Appendix).</w:t>
      </w:r>
    </w:p>
    <w:p w14:paraId="3925E9FD" w14:textId="1BEABE14"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Simonsohn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w:t>
      </w:r>
      <w:r>
        <w:rPr>
          <w:rFonts w:ascii="Times New Roman" w:hAnsi="Times New Roman" w:cs="Times New Roman"/>
          <w:sz w:val="24"/>
          <w:szCs w:val="24"/>
          <w:lang w:val="en-US"/>
        </w:rPr>
        <w:lastRenderedPageBreak/>
        <w:t>lines test</w:t>
      </w:r>
      <w:r w:rsidR="009B7B11">
        <w:rPr>
          <w:rFonts w:ascii="Times New Roman" w:hAnsi="Times New Roman" w:cs="Times New Roman"/>
          <w:sz w:val="24"/>
          <w:szCs w:val="24"/>
          <w:lang w:val="en-US"/>
        </w:rPr>
        <w:t xml:space="preserve"> a</w:t>
      </w:r>
      <w:r w:rsidR="00693220">
        <w:rPr>
          <w:rFonts w:ascii="Times New Roman" w:hAnsi="Times New Roman" w:cs="Times New Roman"/>
          <w:sz w:val="24"/>
          <w:szCs w:val="24"/>
          <w:lang w:val="en-US"/>
        </w:rPr>
        <w:t xml:space="preserve">s well as </w:t>
      </w:r>
      <w:r w:rsidR="009B7B11">
        <w:rPr>
          <w:rFonts w:ascii="Times New Roman" w:hAnsi="Times New Roman" w:cs="Times New Roman"/>
          <w:sz w:val="24"/>
          <w:szCs w:val="24"/>
          <w:lang w:val="en-US"/>
        </w:rPr>
        <w:t>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199FC1A3"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an expected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 xml:space="preserve">To account for the association of affective ambivalence with general attitudes, the two-lines tests were performed with respect to the </w:t>
      </w:r>
      <w:r w:rsidR="00A43A5C">
        <w:rPr>
          <w:rFonts w:ascii="Times New Roman" w:hAnsi="Times New Roman" w:cs="Times New Roman"/>
          <w:sz w:val="24"/>
          <w:szCs w:val="24"/>
          <w:lang w:val="en-US"/>
        </w:rPr>
        <w:t>residuals of the</w:t>
      </w:r>
      <w:r w:rsidR="00585B9B">
        <w:rPr>
          <w:rFonts w:ascii="Times New Roman" w:hAnsi="Times New Roman" w:cs="Times New Roman"/>
          <w:sz w:val="24"/>
          <w:szCs w:val="24"/>
          <w:lang w:val="en-US"/>
        </w:rPr>
        <w:t xml:space="preserve"> affective ambivalence </w:t>
      </w:r>
      <w:r w:rsidR="00A43A5C">
        <w:rPr>
          <w:rFonts w:ascii="Times New Roman" w:hAnsi="Times New Roman" w:cs="Times New Roman"/>
          <w:sz w:val="24"/>
          <w:szCs w:val="24"/>
          <w:lang w:val="en-US"/>
        </w:rPr>
        <w:t>scores after using</w:t>
      </w:r>
      <w:r w:rsidR="00585B9B">
        <w:rPr>
          <w:rFonts w:ascii="Times New Roman" w:hAnsi="Times New Roman" w:cs="Times New Roman"/>
          <w:sz w:val="24"/>
          <w:szCs w:val="24"/>
          <w:lang w:val="en-US"/>
        </w:rPr>
        <w:t xml:space="preserve"> general attitudes </w:t>
      </w:r>
      <w:r w:rsidR="00A43A5C">
        <w:rPr>
          <w:rFonts w:ascii="Times New Roman" w:hAnsi="Times New Roman" w:cs="Times New Roman"/>
          <w:sz w:val="24"/>
          <w:szCs w:val="24"/>
          <w:lang w:val="en-US"/>
        </w:rPr>
        <w:t xml:space="preserve">as a predictor in </w:t>
      </w:r>
      <w:r w:rsidR="00585B9B">
        <w:rPr>
          <w:rFonts w:ascii="Times New Roman" w:hAnsi="Times New Roman" w:cs="Times New Roman"/>
          <w:sz w:val="24"/>
          <w:szCs w:val="24"/>
          <w:lang w:val="en-US"/>
        </w:rPr>
        <w:t>regression model</w:t>
      </w:r>
      <w:r w:rsidR="00A43A5C">
        <w:rPr>
          <w:rFonts w:ascii="Times New Roman" w:hAnsi="Times New Roman" w:cs="Times New Roman"/>
          <w:sz w:val="24"/>
          <w:szCs w:val="24"/>
          <w:lang w:val="en-US"/>
        </w:rPr>
        <w:t>s</w:t>
      </w:r>
      <w:r w:rsidR="00585B9B">
        <w:rPr>
          <w:rFonts w:ascii="Times New Roman" w:hAnsi="Times New Roman" w:cs="Times New Roman"/>
          <w:sz w:val="24"/>
          <w:szCs w:val="24"/>
          <w:lang w:val="en-US"/>
        </w:rPr>
        <w:t xml:space="preserve"> </w:t>
      </w:r>
      <w:r w:rsidR="00A43A5C">
        <w:rPr>
          <w:rFonts w:ascii="Times New Roman" w:hAnsi="Times New Roman" w:cs="Times New Roman"/>
          <w:sz w:val="24"/>
          <w:szCs w:val="24"/>
          <w:lang w:val="en-US"/>
        </w:rPr>
        <w:t>that included</w:t>
      </w:r>
      <w:r w:rsidR="00585B9B">
        <w:rPr>
          <w:rFonts w:ascii="Times New Roman" w:hAnsi="Times New Roman" w:cs="Times New Roman"/>
          <w:sz w:val="24"/>
          <w:szCs w:val="24"/>
          <w:lang w:val="en-US"/>
        </w:rPr>
        <w:t xml:space="preserve">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the results of these two-lines tests do not provide evidence for an inversely u-shaped association between political ideology and the variance in affective ambivalence not accounted for by general attitudes.</w:t>
      </w:r>
      <w:r w:rsidR="00A25CEC">
        <w:rPr>
          <w:rFonts w:ascii="Times New Roman" w:hAnsi="Times New Roman" w:cs="Times New Roman"/>
          <w:sz w:val="24"/>
          <w:szCs w:val="24"/>
          <w:lang w:val="en-US"/>
        </w:rPr>
        <w:t xml:space="preserve"> 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w:t>
      </w:r>
      <w:r w:rsidR="008D5E0B">
        <w:rPr>
          <w:rFonts w:ascii="Times New Roman" w:hAnsi="Times New Roman" w:cs="Times New Roman"/>
          <w:sz w:val="24"/>
          <w:szCs w:val="24"/>
          <w:lang w:val="en-US"/>
        </w:rPr>
        <w:t xml:space="preserve">also </w:t>
      </w:r>
      <w:r w:rsidR="00A25CEC">
        <w:rPr>
          <w:rFonts w:ascii="Times New Roman" w:hAnsi="Times New Roman" w:cs="Times New Roman"/>
          <w:sz w:val="24"/>
          <w:szCs w:val="24"/>
          <w:lang w:val="en-US"/>
        </w:rPr>
        <w:t>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44C189AF" w:rsidR="00481E13" w:rsidRDefault="00173044" w:rsidP="00173044">
      <w:pPr>
        <w:spacing w:line="480" w:lineRule="auto"/>
        <w:rPr>
          <w:rFonts w:ascii="Times New Roman" w:hAnsi="Times New Roman" w:cs="Times New Roman"/>
          <w:sz w:val="24"/>
          <w:szCs w:val="24"/>
          <w:lang w:val="en-US"/>
        </w:rPr>
      </w:pPr>
      <w:r w:rsidRPr="002F20FC">
        <w:rPr>
          <w:rFonts w:ascii="Times New Roman" w:hAnsi="Times New Roman" w:cs="Times New Roman"/>
          <w:i/>
          <w:iCs/>
          <w:sz w:val="24"/>
          <w:szCs w:val="24"/>
          <w:lang w:val="en-US"/>
        </w:rPr>
        <w:lastRenderedPageBreak/>
        <w:t>Figure 1.</w:t>
      </w:r>
      <w:bookmarkStart w:id="2" w:name="_Hlk109988064"/>
      <w:r w:rsidR="007F157B">
        <w:rPr>
          <w:rFonts w:ascii="Times New Roman" w:hAnsi="Times New Roman" w:cs="Times New Roman"/>
          <w:sz w:val="24"/>
          <w:szCs w:val="24"/>
          <w:lang w:val="en-US"/>
        </w:rPr>
        <w:br/>
      </w:r>
      <w:r>
        <w:rPr>
          <w:rFonts w:ascii="Times New Roman" w:hAnsi="Times New Roman" w:cs="Times New Roman"/>
          <w:sz w:val="24"/>
          <w:szCs w:val="24"/>
          <w:lang w:val="en-US"/>
        </w:rPr>
        <w:t xml:space="preserve">Associations of </w:t>
      </w:r>
      <w:r w:rsidR="002F20FC">
        <w:rPr>
          <w:rFonts w:ascii="Times New Roman" w:hAnsi="Times New Roman" w:cs="Times New Roman"/>
          <w:sz w:val="24"/>
          <w:szCs w:val="24"/>
          <w:lang w:val="en-US"/>
        </w:rPr>
        <w:t>affective a</w:t>
      </w:r>
      <w:r>
        <w:rPr>
          <w:rFonts w:ascii="Times New Roman" w:hAnsi="Times New Roman" w:cs="Times New Roman"/>
          <w:sz w:val="24"/>
          <w:szCs w:val="24"/>
          <w:lang w:val="en-US"/>
        </w:rPr>
        <w:t xml:space="preserve">mbivalence </w:t>
      </w:r>
      <w:r w:rsidR="002F20FC">
        <w:rPr>
          <w:rFonts w:ascii="Times New Roman" w:hAnsi="Times New Roman" w:cs="Times New Roman"/>
          <w:sz w:val="24"/>
          <w:szCs w:val="24"/>
          <w:lang w:val="en-US"/>
        </w:rPr>
        <w:t xml:space="preserve">and the general attitude </w:t>
      </w:r>
      <w:r>
        <w:rPr>
          <w:rFonts w:ascii="Times New Roman" w:hAnsi="Times New Roman" w:cs="Times New Roman"/>
          <w:sz w:val="24"/>
          <w:szCs w:val="24"/>
          <w:lang w:val="en-US"/>
        </w:rPr>
        <w:t xml:space="preserve">toward Angela Merkel with </w:t>
      </w:r>
      <w:r w:rsidR="002F20FC">
        <w:rPr>
          <w:rFonts w:ascii="Times New Roman" w:hAnsi="Times New Roman" w:cs="Times New Roman"/>
          <w:sz w:val="24"/>
          <w:szCs w:val="24"/>
          <w:lang w:val="en-US"/>
        </w:rPr>
        <w:t>c</w:t>
      </w:r>
      <w:r>
        <w:rPr>
          <w:rFonts w:ascii="Times New Roman" w:hAnsi="Times New Roman" w:cs="Times New Roman"/>
          <w:sz w:val="24"/>
          <w:szCs w:val="24"/>
          <w:lang w:val="en-US"/>
        </w:rPr>
        <w:t xml:space="preserve">rucial </w:t>
      </w:r>
      <w:r w:rsidR="002F20FC">
        <w:rPr>
          <w:rFonts w:ascii="Times New Roman" w:hAnsi="Times New Roman" w:cs="Times New Roman"/>
          <w:sz w:val="24"/>
          <w:szCs w:val="24"/>
          <w:lang w:val="en-US"/>
        </w:rPr>
        <w:t>p</w:t>
      </w:r>
      <w:r>
        <w:rPr>
          <w:rFonts w:ascii="Times New Roman" w:hAnsi="Times New Roman" w:cs="Times New Roman"/>
          <w:sz w:val="24"/>
          <w:szCs w:val="24"/>
          <w:lang w:val="en-US"/>
        </w:rPr>
        <w:t>redic</w:t>
      </w:r>
      <w:r w:rsidR="002F20FC">
        <w:rPr>
          <w:rFonts w:ascii="Times New Roman" w:hAnsi="Times New Roman" w:cs="Times New Roman"/>
          <w:sz w:val="24"/>
          <w:szCs w:val="24"/>
          <w:lang w:val="en-US"/>
        </w:rPr>
        <w:t>tors</w:t>
      </w:r>
      <w:bookmarkEnd w:id="2"/>
    </w:p>
    <w:p w14:paraId="0BA809A5" w14:textId="1B405744" w:rsidR="00173044" w:rsidRDefault="00173044"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E9B9F7E" wp14:editId="7C01092F">
            <wp:extent cx="5760720" cy="42887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a:ln w="12700">
                      <a:noFill/>
                    </a:ln>
                  </pic:spPr>
                </pic:pic>
              </a:graphicData>
            </a:graphic>
          </wp:inline>
        </w:drawing>
      </w:r>
    </w:p>
    <w:p w14:paraId="0E609151" w14:textId="0F18791F" w:rsidR="002F20FC" w:rsidRDefault="002F20F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38EB4592" w14:textId="4ECA4230" w:rsidR="002F20FC" w:rsidRDefault="002F20F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A1DDA" w14:textId="587F8018" w:rsidR="002F20FC" w:rsidRDefault="002F20FC" w:rsidP="00173044">
      <w:pPr>
        <w:spacing w:line="480" w:lineRule="auto"/>
        <w:rPr>
          <w:rFonts w:ascii="Times New Roman" w:hAnsi="Times New Roman" w:cs="Times New Roman"/>
          <w:sz w:val="24"/>
          <w:szCs w:val="24"/>
          <w:lang w:val="en-US"/>
        </w:rPr>
      </w:pPr>
      <w:r w:rsidRPr="00FB5EDC">
        <w:rPr>
          <w:rFonts w:ascii="Times New Roman" w:hAnsi="Times New Roman" w:cs="Times New Roman"/>
          <w:i/>
          <w:iCs/>
          <w:sz w:val="24"/>
          <w:szCs w:val="24"/>
          <w:lang w:val="en-US"/>
        </w:rPr>
        <w:lastRenderedPageBreak/>
        <w:t>Figure 2.</w:t>
      </w:r>
      <w:r w:rsidR="007F157B">
        <w:rPr>
          <w:rFonts w:ascii="Times New Roman" w:hAnsi="Times New Roman" w:cs="Times New Roman"/>
          <w:sz w:val="24"/>
          <w:szCs w:val="24"/>
          <w:lang w:val="en-US"/>
        </w:rPr>
        <w:br/>
      </w:r>
      <w:r w:rsidR="00FB5EDC">
        <w:rPr>
          <w:rFonts w:ascii="Times New Roman" w:hAnsi="Times New Roman" w:cs="Times New Roman"/>
          <w:sz w:val="24"/>
          <w:szCs w:val="24"/>
          <w:lang w:val="en-US"/>
        </w:rPr>
        <w:t>Associations of affective ambivalence and the general attitude toward Martin Schulz with crucial predictors</w:t>
      </w:r>
    </w:p>
    <w:p w14:paraId="65B0FEE8" w14:textId="6E541D53"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2721573" wp14:editId="7A521CF4">
            <wp:extent cx="5760720" cy="42887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pic:spPr>
                </pic:pic>
              </a:graphicData>
            </a:graphic>
          </wp:inline>
        </w:drawing>
      </w:r>
    </w:p>
    <w:p w14:paraId="2BF5FCF4" w14:textId="49699DA2"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73D12F15" w14:textId="77777777" w:rsidR="00FB5EDC" w:rsidRDefault="00FB5EDC" w:rsidP="00173044">
      <w:pPr>
        <w:spacing w:line="480" w:lineRule="auto"/>
        <w:rPr>
          <w:rFonts w:ascii="Times New Roman" w:hAnsi="Times New Roman" w:cs="Times New Roman"/>
          <w:sz w:val="24"/>
          <w:szCs w:val="24"/>
          <w:lang w:val="en-US"/>
        </w:rPr>
      </w:pP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28712503"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s the association of political ideology with the ambivalence of attitudes toward political candidates</w:t>
      </w:r>
      <w:r>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 xml:space="preserve">Compared to Study 1, </w:t>
      </w:r>
      <w:r w:rsidR="00377B33">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 xml:space="preserve">it uses </w:t>
      </w:r>
      <w:r w:rsidR="00377B33">
        <w:rPr>
          <w:rFonts w:ascii="Times New Roman" w:hAnsi="Times New Roman" w:cs="Times New Roman"/>
          <w:sz w:val="24"/>
          <w:szCs w:val="24"/>
          <w:lang w:val="en-US"/>
        </w:rPr>
        <w:t>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has been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w:t>
      </w:r>
      <w:r w:rsidR="00B53344">
        <w:rPr>
          <w:rFonts w:ascii="Times New Roman" w:hAnsi="Times New Roman" w:cs="Times New Roman"/>
          <w:sz w:val="24"/>
          <w:szCs w:val="24"/>
          <w:lang w:val="en-US"/>
        </w:rPr>
        <w:t>s well as</w:t>
      </w:r>
      <w:r w:rsidR="00E010AA">
        <w:rPr>
          <w:rFonts w:ascii="Times New Roman" w:hAnsi="Times New Roman" w:cs="Times New Roman"/>
          <w:sz w:val="24"/>
          <w:szCs w:val="24"/>
          <w:lang w:val="en-US"/>
        </w:rPr>
        <w:t xml:space="preserve"> </w:t>
      </w:r>
      <w:r>
        <w:rPr>
          <w:rFonts w:ascii="Times New Roman" w:hAnsi="Times New Roman" w:cs="Times New Roman"/>
          <w:sz w:val="24"/>
          <w:szCs w:val="24"/>
          <w:lang w:val="en-US"/>
        </w:rPr>
        <w:t>using a different question format to assess positive and negative reactions toward the candidates</w:t>
      </w:r>
      <w:r w:rsidR="00B53344">
        <w:rPr>
          <w:rFonts w:ascii="Times New Roman" w:hAnsi="Times New Roman" w:cs="Times New Roman"/>
          <w:sz w:val="24"/>
          <w:szCs w:val="24"/>
          <w:lang w:val="en-US"/>
        </w:rPr>
        <w:t>. In addition,</w:t>
      </w:r>
      <w:r>
        <w:rPr>
          <w:rFonts w:ascii="Times New Roman" w:hAnsi="Times New Roman" w:cs="Times New Roman"/>
          <w:sz w:val="24"/>
          <w:szCs w:val="24"/>
          <w:lang w:val="en-US"/>
        </w:rPr>
        <w:t xml:space="preserve">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 xml:space="preserve">uses data </w:t>
      </w:r>
      <w:r w:rsidR="0053678A">
        <w:rPr>
          <w:rFonts w:ascii="Times New Roman" w:hAnsi="Times New Roman" w:cs="Times New Roman"/>
          <w:sz w:val="24"/>
          <w:szCs w:val="24"/>
          <w:lang w:val="en-US"/>
        </w:rPr>
        <w:lastRenderedPageBreak/>
        <w:t>collected in the 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democratic party (SPD), Armin Laschet of the Christian conservative party (CDU)</w:t>
      </w:r>
      <w:r w:rsidR="00E010AA">
        <w:rPr>
          <w:rFonts w:ascii="Times New Roman" w:hAnsi="Times New Roman" w:cs="Times New Roman"/>
          <w:sz w:val="24"/>
          <w:szCs w:val="24"/>
          <w:lang w:val="en-US"/>
        </w:rPr>
        <w:t>, and Annalena Baerbock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6180E181"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2.0.0\ntype: dataset\nDOI: 10.4232/1.13876","publisher":"GESIS","source":"DOI.org (Datacite)","title":"GLES Rolling Cross-Section 2021GLES Rolling Cross-Section 2021","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p>
    <w:p w14:paraId="0546740A" w14:textId="4D71AAF8"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B53344">
        <w:rPr>
          <w:rFonts w:ascii="Times New Roman" w:hAnsi="Times New Roman" w:cs="Times New Roman"/>
          <w:sz w:val="24"/>
          <w:szCs w:val="24"/>
          <w:lang w:val="en-US"/>
        </w:rPr>
        <w:t xml:space="preserve">of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w:t>
      </w:r>
      <w:r w:rsidR="00B53344">
        <w:rPr>
          <w:rFonts w:ascii="Times New Roman" w:hAnsi="Times New Roman" w:cs="Times New Roman"/>
          <w:sz w:val="24"/>
          <w:szCs w:val="24"/>
          <w:lang w:val="en-US"/>
        </w:rPr>
        <w:t xml:space="preserve"> name</w:t>
      </w:r>
      <w:r w:rsidR="00DF5EC8">
        <w:rPr>
          <w:rFonts w:ascii="Times New Roman" w:hAnsi="Times New Roman" w:cs="Times New Roman"/>
          <w:sz w:val="24"/>
          <w:szCs w:val="24"/>
          <w:lang w:val="en-US"/>
        </w:rPr>
        <w:t>] triggers negative feelings in me.” and “</w:t>
      </w:r>
      <w:r w:rsidR="002F294B">
        <w:rPr>
          <w:rFonts w:ascii="Times New Roman" w:hAnsi="Times New Roman" w:cs="Times New Roman"/>
          <w:sz w:val="24"/>
          <w:szCs w:val="24"/>
          <w:lang w:val="en-US"/>
        </w:rPr>
        <w:t>[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weaknesses as a politician.” and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bookmarkStart w:id="3"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3"/>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48815DC5"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20F7B">
        <w:rPr>
          <w:rFonts w:ascii="Times New Roman" w:hAnsi="Times New Roman" w:cs="Times New Roman"/>
          <w:sz w:val="24"/>
          <w:szCs w:val="24"/>
          <w:lang w:val="en-US"/>
        </w:rPr>
        <w:t xml:space="preserve">As in Study 1,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ambivalence for Scholz, </w:t>
      </w:r>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Laschet,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and Baerbock</w:t>
      </w:r>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5F5C7DF1" w14:textId="3F3B9C70" w:rsidR="00C179DF" w:rsidRDefault="003F6A8E" w:rsidP="003F6A8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contrast to Study 1, the direction of the linear association of political ideology with affective ambivalence is inconsistent in Study 2: Political ideology is positively correlated with affective ambivalence toward Scholz and Laschet and negative correlated with affective and ambivalence toward Baerbock. Regarding cognitive ambivalence, political ideology is unrelated to cognitive ambivalence toward Scholz, positively correlated with ambivalence toward Laschet, and negatively correlated with cognitive ambivalence toward Baerbock (see Table 1; see also Tables OA2 to OA4 in the Online Appendix, for the results of regression analyses including control variables).</w:t>
      </w:r>
    </w:p>
    <w:p w14:paraId="756262A0" w14:textId="4D9C27B7" w:rsidR="00E333EB" w:rsidRDefault="00A82BA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4" w:name="_Hlk110442996"/>
      <w:r w:rsidR="00E333EB">
        <w:rPr>
          <w:rFonts w:ascii="Times New Roman" w:hAnsi="Times New Roman" w:cs="Times New Roman"/>
          <w:sz w:val="24"/>
          <w:szCs w:val="24"/>
          <w:lang w:val="en-US"/>
        </w:rPr>
        <w:t>T</w:t>
      </w:r>
      <w:r w:rsidR="006B38BD">
        <w:rPr>
          <w:rFonts w:ascii="Times New Roman" w:hAnsi="Times New Roman" w:cs="Times New Roman"/>
          <w:sz w:val="24"/>
          <w:szCs w:val="24"/>
          <w:lang w:val="en-US"/>
        </w:rPr>
        <w:t xml:space="preserve">wo-lines tests </w:t>
      </w:r>
      <w:r>
        <w:rPr>
          <w:rFonts w:ascii="Times New Roman" w:hAnsi="Times New Roman" w:cs="Times New Roman"/>
          <w:sz w:val="24"/>
          <w:szCs w:val="24"/>
          <w:lang w:val="en-US"/>
        </w:rPr>
        <w:t xml:space="preserve">provide evidence for an inversely </w:t>
      </w:r>
      <w:r w:rsidR="006B38BD">
        <w:rPr>
          <w:rFonts w:ascii="Times New Roman" w:hAnsi="Times New Roman" w:cs="Times New Roman"/>
          <w:sz w:val="24"/>
          <w:szCs w:val="24"/>
          <w:lang w:val="en-US"/>
        </w:rPr>
        <w:t>u</w:t>
      </w:r>
      <w:r>
        <w:rPr>
          <w:rFonts w:ascii="Times New Roman" w:hAnsi="Times New Roman" w:cs="Times New Roman"/>
          <w:sz w:val="24"/>
          <w:szCs w:val="24"/>
          <w:lang w:val="en-US"/>
        </w:rPr>
        <w:t>-shaped association between ideology and affective</w:t>
      </w:r>
      <w:r w:rsidR="006B38BD">
        <w:rPr>
          <w:rFonts w:ascii="Times New Roman" w:hAnsi="Times New Roman" w:cs="Times New Roman"/>
          <w:sz w:val="24"/>
          <w:szCs w:val="24"/>
          <w:lang w:val="en-US"/>
        </w:rPr>
        <w:t>/cognitive</w:t>
      </w:r>
      <w:r>
        <w:rPr>
          <w:rFonts w:ascii="Times New Roman" w:hAnsi="Times New Roman" w:cs="Times New Roman"/>
          <w:sz w:val="24"/>
          <w:szCs w:val="24"/>
          <w:lang w:val="en-US"/>
        </w:rPr>
        <w:t xml:space="preserve"> ambivalence in the case of</w:t>
      </w:r>
      <w:r w:rsidR="006B38BD">
        <w:rPr>
          <w:rFonts w:ascii="Times New Roman" w:hAnsi="Times New Roman" w:cs="Times New Roman"/>
          <w:sz w:val="24"/>
          <w:szCs w:val="24"/>
          <w:lang w:val="en-US"/>
        </w:rPr>
        <w:t xml:space="preserve"> </w:t>
      </w:r>
      <w:r w:rsidR="006A7600">
        <w:rPr>
          <w:rFonts w:ascii="Times New Roman" w:hAnsi="Times New Roman" w:cs="Times New Roman"/>
          <w:sz w:val="24"/>
          <w:szCs w:val="24"/>
          <w:lang w:val="en-US"/>
        </w:rPr>
        <w:t>Laschet</w:t>
      </w:r>
      <w:r w:rsidR="00E333EB">
        <w:rPr>
          <w:rFonts w:ascii="Times New Roman" w:hAnsi="Times New Roman" w:cs="Times New Roman"/>
          <w:sz w:val="24"/>
          <w:szCs w:val="24"/>
          <w:lang w:val="en-US"/>
        </w:rPr>
        <w:t xml:space="preserve"> only (for details, see Figures OA1 to OA</w:t>
      </w:r>
      <w:r w:rsidR="004002A3">
        <w:rPr>
          <w:rFonts w:ascii="Times New Roman" w:hAnsi="Times New Roman" w:cs="Times New Roman"/>
          <w:sz w:val="24"/>
          <w:szCs w:val="24"/>
          <w:lang w:val="en-US"/>
        </w:rPr>
        <w:t>6</w:t>
      </w:r>
      <w:r w:rsidR="00E333EB">
        <w:rPr>
          <w:rFonts w:ascii="Times New Roman" w:hAnsi="Times New Roman" w:cs="Times New Roman"/>
          <w:sz w:val="24"/>
          <w:szCs w:val="24"/>
          <w:lang w:val="en-US"/>
        </w:rPr>
        <w:t xml:space="preserve"> in the Online Appendix)</w:t>
      </w:r>
      <w:r w:rsidR="006B38BD">
        <w:rPr>
          <w:rFonts w:ascii="Times New Roman" w:hAnsi="Times New Roman" w:cs="Times New Roman"/>
          <w:sz w:val="24"/>
          <w:szCs w:val="24"/>
          <w:lang w:val="en-US"/>
        </w:rPr>
        <w:t>.</w:t>
      </w:r>
      <w:r w:rsidR="004002A3">
        <w:rPr>
          <w:rFonts w:ascii="Times New Roman" w:hAnsi="Times New Roman" w:cs="Times New Roman"/>
          <w:sz w:val="24"/>
          <w:szCs w:val="24"/>
          <w:lang w:val="en-US"/>
        </w:rPr>
        <w:t xml:space="preserve">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4"/>
      <w:r w:rsidR="009C14A5">
        <w:rPr>
          <w:rFonts w:ascii="Times New Roman" w:hAnsi="Times New Roman" w:cs="Times New Roman"/>
          <w:sz w:val="24"/>
          <w:szCs w:val="24"/>
          <w:lang w:val="en-US"/>
        </w:rPr>
        <w:t xml:space="preserve"> Correlations of political ideology with the residual affec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Lasche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06, and Baerbock,</w:t>
      </w:r>
      <w:r w:rsidR="009C14A5" w:rsidRPr="009C14A5">
        <w:rPr>
          <w:rFonts w:ascii="Times New Roman" w:hAnsi="Times New Roman" w:cs="Times New Roman"/>
          <w:i/>
          <w:iCs/>
          <w:sz w:val="24"/>
          <w:szCs w:val="24"/>
          <w:lang w:val="en-US"/>
        </w:rPr>
        <w:t xml:space="preserve"> 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are not statistically significant. However, the correlations </w:t>
      </w:r>
      <w:r w:rsidR="009C14A5">
        <w:rPr>
          <w:rFonts w:ascii="Times New Roman" w:hAnsi="Times New Roman" w:cs="Times New Roman"/>
          <w:sz w:val="24"/>
          <w:szCs w:val="24"/>
          <w:lang w:val="en-US"/>
        </w:rPr>
        <w:lastRenderedPageBreak/>
        <w:t xml:space="preserve">of political ideology with the residual cogni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3,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01, and Baerbock,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4,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lt; .01, are statistically significant while the correlation for Laschet is no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23.</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t>Study 3</w:t>
      </w:r>
    </w:p>
    <w:p w14:paraId="783907A6" w14:textId="77777777"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600AD5FE"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Short-term Campaign Panel of the GLES collected during the campaign period of the German Federal Elections in 2013 </w:t>
      </w:r>
      <w:r w:rsidR="00951092">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abstract":"Politische Fragen (Issues). Politische Einstellungen und Verhaltensweisen. Meinungsbildung im Wahlkampf. Themen: Zeit-/Leiharbeit; Angst vor Stellenverlust, Betriebsverlust; subjektive Schichtzugehörigkeit; Kirchgangshäufigkeit; Wahlberechtigung; Politisches und wirtschaftliches Interesse; Demokratiezufriedenheit; Persönlichkeit, Big 5 (psychologische Selbstcharakterisierung); Wahlbeteiligungsabsicht; Beabsichtigte und tatsächliche Stimmabgabe; Wahlentscheidung (Sicherheit, Gründe, Schwierigkeit, Consideration Set, Consideration Set hypothetisch); Gründe für Nichtwahl; Einschätzung der eigenen wirtschaftlichen Lage (aktuell, retrospektiv, prospektiv); Verantwortlichkeit der eigenen wirtschaftlichen Lage; Sympathie-Skalometer ausgewählter Parteien (CDU, CSU, SPD, FDP, Bündnis90/Die Grünen, Die Linke, Piratenpartei, AfD); Wirtschaftliches Wissen (Arbeitslosenquote); Sympathie-Skalometer Regierung; Sympathie-Skalometer ausgewählter Politiker (Angela Merkel, Peer Steinbrück, Horst Seehofer, Rainer Brüderle, Jürgen Trittin, Gregor Gysi, Sigmar Gabriel, Bernd Lucke, Philipp Rösler, Kathrin Göhring-Eckardt, Bernd Schlömer, Sarah Wagenknecht, Christian Ude, Volker Bouffier, Thorsten Schäfer-Gümbel); Wichtigste nationale Probleme und Lösungskompetenz; Kanzlerpräferenz; Einschätzung (aktuell, retrospektiv, prospektiv) und Verantwortlichkeit der allgemeinen wirtschaftlichen Lage in Deutschland; Parteibewertungen (positive und negative Gefühle zu ausgewählten Parteien); Einschätzung der Gerechtigkeit der Gesellschaftsordnung in der Bundesrepublik; Gerechtigkeit (Entwicklung, Wichtigkeit, Verständnis, Ego, Merkel, Steinbrück); Links-Rechts-Einstufung der Parteien, Spitzenkandidaten (Angela Merkel, Peer Steinbrück) und des Befragten; Positionsissues (Parteien, Ego, Kanzlerkandidaten (Angela Merkel, Peer Steinbrück), Wichtigkeit) sozioökonomische Dimension, libertär-autoritäre Dimension (Zuzugsmöglichkeiten von Ausländern), Klimawandel; Efficacy und Wahlnorm; Ego-Positionen (Bankenregulierung, Adoption, Steuerverteilung, Unternehmensrettung, Gleichberechtigung, Obergrenze Managergehälter, Hartz-IV Zahlungen, Volksabstimmungen (Bundesebene), staatlicher Liberalismus, Betreuungsgeld, Atomkraft, Frauenquote in Führungspositionen, Maßnahmen gegen Einkommensunterschiede, gemeinnützige Arbeit für staatliche Unterstützung, Mindestlohn); Wichtigste Informationsquelle; Nutzung von Nachrichtensendungen (Tagesschau/Tagesthemen (ARD), Heute/Heute Journal (ZDF), RTL Aktuell, Sat.1 Nachrichten, andere); Nutzung von Printmedien, Tageszeitung (Bild-Zeitung, Frankfurter Rundschau, Frankfurter Allgemeine Zeitung, Süddeutsche Zeitung, Die tageszeitung (taz), Die Welt, andere); Nutzung von Online Zeitung (Spiegel, Focus, Die Zeit, Stern); Nutzung von Printmedien, Wochenzeitung (Spiegel, Focus, Die Zeit, Stern); Internetnutzung allgemein und zur politischen Information; Wahlverhalten bei der Bundestagswahl 2009; Sicherheit der Rückerinnerung an Wahlverhalten bei der Bundestagswahl 2009; Politisches Wissen (Zuordnung Politiker zu Parteien, Erst-/Zweitstimme, 5% Hürde, Wahlrecht Deutschland); Häufigkeit politischer Gespräche im sozialen Umfeld und Parteipräferenz der Gesprächspartner; Einschätzung der politischen Kompetenz und Wahlentscheidung der Gesprächspartner; Häufigkeit politischer Meinungsverschiedenheiten mit Gesprächspartner; Parteiidentifikation (Parteineigung) sowie Stärke, Dauer und Art der Parteiidentifikation; Wahlabsicht des Partners; Aufmerksamkeit, Sorgfalt und Grund für Umfrageteilnahme (Datenqualität); Bewertung der Umfrage; Teilnahme an anderen Umfragen; offener Kommentar zur Befragung; Zusätzlich in der 2. Welle: Andere Partizipationsformen retrospektiv (Bürgerinitiative, Demonstration, Wahlkampfunterstützung); Wichtigkeit Wahlausgang; Eigenschaften der Kanzlerkandidaten (Merkel, Steinbrück) (Durchsetzungsfähigkeit, Vertrauenswürdigkeit, Sympathie, Wirtschaft ankurbeln, repräsentierte Werte); Bewertungsmaßstäbe Kandidatenbewertung (durchsetzungsfähig, vertrauenswürdig, Sympathie, Wirtschaftskompetenz, Wertevorstellung); Links-Rechts-Einstufung der Spitzenkandidaten (Angela Merkel, Peer Steinbrück); Interesse und Aufmerksamkeit am Wahlkampf; Parteikontakte (Webseiten von Parteien, Wahlplakaten, Wahlveranstaltungen, Wahlwerbung, Gespräche, Flugblätter, Spende, Infomaterial); Wahlkreisgewinner; Bewertung der Wahlkreiskandidaten; Einstellung (Ego, Parteien) und Wichtigkeit zu Steuergerechtigkeit; Sympathie-Skalometer ausgewählte Koalitionen und Koalitionserwartungen; Einzugswahrscheinlichkeit kleiner Parteien (FDP, die Linke, Piratenpartei, AfD) in den Bundestag; Wahrnehmung und Glaubwürdigkeit von Meinungsumfragen; Einschätzung zu aktuellen Fragen (Abhörskandal, Betreuungsgeld, Drohnen-Projekt, Spekulationen zu Rot-Rot-Grün, Rente, Steuererhöhungen, PKW-Maut für Ausländer, vegetarisches Kantinenessen, Mietpreisbremse, Wahlplakate, Strafverfahren gegen Christian Wulff, Syrien-Konflikt, Mittelfinger-Titelbild Peer Steinbrück, Wahlwerbespots, Steuerpläne der Grünen, Wahlkampf-Endphase, Jürgen Trittins Pädophilie-Affäre); Wahlbeteiligungsabsicht, Wahlbeteiligung, beabsichtigte und tatsächliche Stimmabgabe bei der bayerischen Landtagswahl 2013; Zufriedenheit mit bayerischer Landesregierung; Aufmerksamkeit Wahlkampf, Bayern; Antizipierte Mehrheitsverhältnisse in Bayern; Wahlbeteiligungsabsicht, Wahlbeteiligung, beabsichtigte und tatsächliche Stimmabgabe bei der hessischen Landtagswahl 2013; Zufriedenheit mit hessischer Landesregierung; Aufmerksamkeit Wahlkampf, Hessen; Antizipierte Mehrheitsverhältnisse in Hessen; Zusätzlich in der 3. Welle: Aktuelles Befinden; Wahlentscheidung Briefwahl, Gründe für Briefwahlentscheidung und Consideration Set am Tag der Briefwahl; Schwierigkeit der Wahlbeteiligung; Relevanz des Wahlkampfes für Wahlentscheidung; Einstellung zur Staatsidee Demokratie und zu Demokratieprinzipien; persönliche Verbundenheit mit Gemeinde, Bundesland, Deutschland, EU, Europa; Allgemeine Lebenszufriedenheit; Vertrauen in Institutionen (Bundestag, Bundesverfassungsgericht, Bundesregierung, Bundeswehr, Gewerkschaften, Banken); Postionsissue Ego (Integration, Außenpolitik); Einstellungen zu Einkommensgerechtigkeit (Wichtigkeit, Parteien); Einschätzung zum Rentensystem; Politikverdrossenheit; Einstellungen zur europäischen Integration (Ego); Einschätzung der europäischen wirtschaftlichen Lage (aktuell); Einstellungen zur europäischen Hilfe (Parteien, Kanzlerkandidaten (Angela Merkel, Peer Steinbrück), Ego); Wichtigkeit Europäischer Hilfe; Angst vor europäischer Schuldenkrise und Schuldzuweisung; Betroffenheit von europäischer Schuldenkrise (Deutschland, Ego); Performanz der Bundesregierung, Kanzlerkandidaten (Angela Merkel, Peer Steinbrück) bei Bekämpfung der Schuldenkrise; Rückkehr zur D-Mark; Extremismus; Zusätzlich in der 4. Welle: Hypothetische Stimmabgabe nach Briefwahl; Inglehart-Items (Aufrechterhaltung von Ruhe und Ordnung in Deutschland, Einfluss der Bürger auf Regierungsentscheidungen, Kampf gegen Preissteigerung, Schutz der freien Meinungsäußerung); Rezeptionswahrscheinlichkeit des TV-Duells; erwarteter Ausgang des TV-Duells; Zusätzlich in der 5. Welle: Wahl-O-Mat (Nutzung, Grund der Nutzung, Übereinstimmung); Rezeption und Aufmerksamkeit TV-Duell; Wahrgenommener Ausgang TV-Duell; Spezifische Debattenleistung im TV Duell von Angela Merkel und Peer Steinbrück; TV-Duell: Rezeption des Medienurteils, des sozialen Umfelds; TV-Duell: wahrgenommenes Medienurteil, Urteil des sozialen Umfeldes; TV-Duell: Aussagen von Angela Merkel und Peer Steinbrück; TV-Duell: Mitseher und deren Eigenschaften; Zusätzlich in der 6. Welle: Rezeption Wahlarena mit Kanzlerkandidaten (Angela Merkel, Peer Steinbrück); Wahrgenommener Ausgang Wahlarena (Angela Merkel und Peer Steinbrück); Wahrnehmung/Meinung von/zu Merkels Aussage zum Adoptionsrecht in der Wahlarena; Wahlarena: Meinung zu Merkels Aussage zum Adoptionsrecht; Zeitpunkt der Wahlentscheidung bayerische Landtagswahl 2013; Kenntnis Wahlergebnis bayerische Landtagswahl; Gewinner und Verlierer bayerische Landtagswahl 2013 retrospektiv (Parteien); Zusätzlich in der 7. Welle: Tatsächliche Wahlbeteiligung; Tatsächliches Wahlverhalten bei der Bundestagswahl 2013; Zeitpunkt der Wahlentscheidung; Zeitpunkt der Nichtwahlentscheidung; Bewertung des Wahlkampfes; Zufriedenheit Wahlergebnis; Wahlergebnis: Gewinner und Verlierer (Parteien); Hypothetische Wahlentscheidung; Hypothetische Stimmabgabe nach Bundestagswahl 2013; Koalitionspräferenz; Zeitpunkt der Wahlentscheidung hessische Landtagswahl 2013; Demographie: Herkunft nach West-/Ostdeutschland; Geschlecht; Geburtsmonat; Geburtsjahr; Schulabschluss; Bundesland; Haushaltsgröße; Anzahl Haushaltsmitglieder unter 18 Jahre; Berufliche Bildung (Ego, Partner); Erwerbstätigkeit (Ego, Partner); Frühere Erwerbstätigkeit (Ego, Partner); Arbeitslosigkeit vergangene 10 Jahre; Dauer Arbeitslosigkeit (Insgesamt in Monaten); Beruf (Ego, Partner); Differenzierung der Berufsgruppen (Angestellter, Arbeiter, akademisch freier Beruf, Selbstständiger, Beamter) (Ego, Partner); Beschäftigungssektor (Ego, Partner); Wirtschaftssektor (Ego, Partner); Früherer Beruf (Ego, Partner); Differenzierung Früherer Beruf (Berufsgruppen: Angestellter, Arbeiter, akademisch freier Beruf, Selbstständiger, Beamter) (Ego, Partner); Früherer Beruf - Beschäftigungssektor und Wirtschaftssektor (Ego, Partner); Haushaltsnettoeinkommen (Kategorien); Religionszugehörigkeit; Religiosität; Geburtsland; Alter bei Zuzug; Organisationsmitgliedschaft (Gewerkschaft, Unternehmer-/Arbeitgeberverband, Berufsvereinigung/-verband, religiöse/kirchliche Gruppen, Sport-/Hobbyverein, Umweltschutzgruppen, Partei); Parteimitgliedschaft; Existenz eines Gewerkschaftsmitgliedes im Haushalt; Wohnort; Deutsche Staatsbürgerschaft seit Geburt; Geburtsland der Eltern; Erfassung von Migration in 3. Generation; Zuzug der Eltern; Im Haushalt gesprochene Sprache; Identifikation von Aussiedlern; Identifikation von Asylbewerbern; Schulabschluss Partner; Familienstand; Partner vorhanden; Partner im Haushalt; zusätzlich vercodet wurde: Studiennummer; GESIS Archiv Version; Erhebungsjahr; Erhebungszeitraum; GLES-Komponente; Erhebung/Welle; Anzahl Teilnahmen am WKP 2013; Teilnahmeverhalten WKP 2013; Teilnahme am WKP 2009; Herkunft nach West-/Ostdeutschland; Wahlkreis; Informationen zu Problemen im Datensatz; Gewichte; Laufende Nummer; Kontrollitems; Grund für falschen Verifizierungscode; Wellenteilnahme Welle X angefangen; Wellenteilnahme Welle X beendet; disposition code nach AAPOR Standards; Media Reliance; Eintrittsdatum ins Respondi-Panel; Rekrutierungsart zum Respondi-Panel; Allgemeine Rekrutierungsart zum Respondi-Panel; Anzahl der Umfragen (Einladungen, Teilnahmen, Abbrüche) seit Eintritt ins Respondi-Panel und der letzten 3 und 12 Monate; Feldzeiten; Status der Teilnahme nach AAPOR Standards; Vollständigkeit Interview; Unterbrechung der Befragung; Zeitunterschreiter-Index; Informationen zum Browser; Quotenzuordnung; Javascript Nutzung des Befragten; Flash Nutzung des Befragten; Letzte gesehene Seite; Befragungszei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3.2.0\ntype: dataset\nDOI: 10.4232/1.12561","publisher":"GESIS Data Archive","source":"DOI.org (Datacite)","title":"Short-term Campaign Panel 2013 (GLES)","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951092">
        <w:rPr>
          <w:rFonts w:ascii="Times New Roman" w:hAnsi="Times New Roman" w:cs="Times New Roman"/>
          <w:sz w:val="24"/>
          <w:szCs w:val="24"/>
          <w:lang w:val="en-US"/>
        </w:rPr>
        <w:t xml:space="preserve">. This study was conducted as an online survey and r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lastRenderedPageBreak/>
        <w:t>Results</w:t>
      </w:r>
    </w:p>
    <w:p w14:paraId="300D463E" w14:textId="3CDC12B9"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8412E">
        <w:rPr>
          <w:rFonts w:ascii="Times New Roman" w:hAnsi="Times New Roman" w:cs="Times New Roman"/>
          <w:sz w:val="24"/>
          <w:szCs w:val="24"/>
          <w:lang w:val="en-US"/>
        </w:rPr>
        <w:t>A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3B2225FE" w14:textId="77777777" w:rsidR="00AC32A5"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for the different political parties, ranging from a positive correlation of r = .33 to a negative correlation of r = -.14 (see Table 2, see also Tables OA</w:t>
      </w:r>
      <w:r w:rsidR="00F177B9">
        <w:rPr>
          <w:rFonts w:ascii="Times New Roman" w:hAnsi="Times New Roman" w:cs="Times New Roman"/>
          <w:sz w:val="24"/>
          <w:szCs w:val="24"/>
          <w:lang w:val="en-US"/>
        </w:rPr>
        <w:t>5</w:t>
      </w:r>
      <w:r w:rsidR="00731192">
        <w:rPr>
          <w:rFonts w:ascii="Times New Roman" w:hAnsi="Times New Roman" w:cs="Times New Roman"/>
          <w:sz w:val="24"/>
          <w:szCs w:val="24"/>
          <w:lang w:val="en-US"/>
        </w:rPr>
        <w:t xml:space="preserve"> </w:t>
      </w:r>
      <w:r w:rsidR="00F177B9">
        <w:rPr>
          <w:rFonts w:ascii="Times New Roman" w:hAnsi="Times New Roman" w:cs="Times New Roman"/>
          <w:sz w:val="24"/>
          <w:szCs w:val="24"/>
          <w:lang w:val="en-US"/>
        </w:rPr>
        <w:t>and</w:t>
      </w:r>
      <w:r w:rsidR="00731192">
        <w:rPr>
          <w:rFonts w:ascii="Times New Roman" w:hAnsi="Times New Roman" w:cs="Times New Roman"/>
          <w:sz w:val="24"/>
          <w:szCs w:val="24"/>
          <w:lang w:val="en-US"/>
        </w:rPr>
        <w:t xml:space="preserve"> OA</w:t>
      </w:r>
      <w:r w:rsidR="00F177B9">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00406DF9" w14:textId="77777777" w:rsidR="00527498" w:rsidRDefault="00AC32A5"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wo-lines tests provide evidence for an inversely u-shaped association between ideology and affective ambivalence in the case of all political parties except for the FDP (for details, see Figures OA7 to OA11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Online Appendix). </w:t>
      </w:r>
      <w:r w:rsidR="00D70AF9">
        <w:rPr>
          <w:rFonts w:ascii="Times New Roman" w:hAnsi="Times New Roman" w:cs="Times New Roman"/>
          <w:sz w:val="24"/>
          <w:szCs w:val="24"/>
          <w:lang w:val="en-US"/>
        </w:rPr>
        <w:t xml:space="preserve">Correlations of political ideology with the residual affective ambivalence are positive in the case of four of the five parties, ranging from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03 to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10 (see Table OA7 in the Online Appendix).</w:t>
      </w:r>
    </w:p>
    <w:p w14:paraId="2FD79854" w14:textId="77777777" w:rsidR="00527498" w:rsidRPr="00527498" w:rsidRDefault="00527498" w:rsidP="00527498">
      <w:pPr>
        <w:spacing w:line="480" w:lineRule="auto"/>
        <w:jc w:val="center"/>
        <w:rPr>
          <w:rFonts w:ascii="Times New Roman" w:hAnsi="Times New Roman" w:cs="Times New Roman"/>
          <w:b/>
          <w:bCs/>
          <w:sz w:val="24"/>
          <w:szCs w:val="24"/>
          <w:lang w:val="en-US"/>
        </w:rPr>
      </w:pPr>
      <w:r w:rsidRPr="00527498">
        <w:rPr>
          <w:rFonts w:ascii="Times New Roman" w:hAnsi="Times New Roman" w:cs="Times New Roman"/>
          <w:b/>
          <w:bCs/>
          <w:sz w:val="24"/>
          <w:szCs w:val="24"/>
          <w:lang w:val="en-US"/>
        </w:rPr>
        <w:t>Discussion</w:t>
      </w:r>
    </w:p>
    <w:p w14:paraId="2A6434D0" w14:textId="77777777" w:rsidR="00065186" w:rsidRDefault="0052749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esent research investigated the association of political ideological orientations with the level of ambivalence of attitudes toward political candidates (Studies 1 and 2) as well a political parties (Study 3). </w:t>
      </w:r>
      <w:r w:rsidR="00142B9A">
        <w:rPr>
          <w:rFonts w:ascii="Times New Roman" w:hAnsi="Times New Roman" w:cs="Times New Roman"/>
          <w:sz w:val="24"/>
          <w:szCs w:val="24"/>
          <w:lang w:val="en-US"/>
        </w:rPr>
        <w:t>While attitudinal ambivalence was stronger among individuals at both extremes of the left-right scale compared to individuals with more moderate ideological orientations in most of the cases investigated, there was no evidence for this association pattern once the association of ambivalence with general attitudes was controlled for.</w:t>
      </w:r>
      <w:r w:rsidR="004C5CE0">
        <w:rPr>
          <w:rFonts w:ascii="Times New Roman" w:hAnsi="Times New Roman" w:cs="Times New Roman"/>
          <w:sz w:val="24"/>
          <w:szCs w:val="24"/>
          <w:lang w:val="en-US"/>
        </w:rPr>
        <w:t xml:space="preserve"> Zero-order correlations between ideology and attitudinal ambivalence were very heterogeneous </w:t>
      </w:r>
      <w:r w:rsidR="004C5CE0">
        <w:rPr>
          <w:rFonts w:ascii="Times New Roman" w:hAnsi="Times New Roman" w:cs="Times New Roman"/>
          <w:sz w:val="24"/>
          <w:szCs w:val="24"/>
          <w:lang w:val="en-US"/>
        </w:rPr>
        <w:lastRenderedPageBreak/>
        <w:t>across attitude objects a</w:t>
      </w:r>
      <w:r w:rsidR="006B214C">
        <w:rPr>
          <w:rFonts w:ascii="Times New Roman" w:hAnsi="Times New Roman" w:cs="Times New Roman"/>
          <w:sz w:val="24"/>
          <w:szCs w:val="24"/>
          <w:lang w:val="en-US"/>
        </w:rPr>
        <w:t>s were</w:t>
      </w:r>
      <w:r w:rsidR="004C5CE0">
        <w:rPr>
          <w:rFonts w:ascii="Times New Roman" w:hAnsi="Times New Roman" w:cs="Times New Roman"/>
          <w:sz w:val="24"/>
          <w:szCs w:val="24"/>
          <w:lang w:val="en-US"/>
        </w:rPr>
        <w:t xml:space="preserve"> </w:t>
      </w:r>
      <w:r w:rsidR="006B214C">
        <w:rPr>
          <w:rFonts w:ascii="Times New Roman" w:hAnsi="Times New Roman" w:cs="Times New Roman"/>
          <w:sz w:val="24"/>
          <w:szCs w:val="24"/>
          <w:lang w:val="en-US"/>
        </w:rPr>
        <w:t xml:space="preserve">the </w:t>
      </w:r>
      <w:r w:rsidR="004C5CE0">
        <w:rPr>
          <w:rFonts w:ascii="Times New Roman" w:hAnsi="Times New Roman" w:cs="Times New Roman"/>
          <w:sz w:val="24"/>
          <w:szCs w:val="24"/>
          <w:lang w:val="en-US"/>
        </w:rPr>
        <w:t>correlations between ideology and the residuals of ambivalence not linked to general attitudes</w:t>
      </w:r>
      <w:r w:rsidR="006B214C">
        <w:rPr>
          <w:rFonts w:ascii="Times New Roman" w:hAnsi="Times New Roman" w:cs="Times New Roman"/>
          <w:sz w:val="24"/>
          <w:szCs w:val="24"/>
          <w:lang w:val="en-US"/>
        </w:rPr>
        <w:t>.</w:t>
      </w:r>
    </w:p>
    <w:p w14:paraId="287B55B5" w14:textId="7B3F2820" w:rsidR="005213F3" w:rsidRDefault="00D570CE"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hile these results do not provide empirical support to the ideological extremity hypothesis regarding the association of ideology with attitudinal ambivalence or to </w:t>
      </w:r>
      <w:r w:rsidR="005213F3">
        <w:rPr>
          <w:rFonts w:ascii="Times New Roman" w:hAnsi="Times New Roman" w:cs="Times New Roman"/>
          <w:sz w:val="24"/>
          <w:szCs w:val="24"/>
          <w:lang w:val="en-US"/>
        </w:rPr>
        <w:t xml:space="preserve">its alternatives (the </w:t>
      </w:r>
      <w:r>
        <w:rPr>
          <w:rFonts w:ascii="Times New Roman" w:hAnsi="Times New Roman" w:cs="Times New Roman"/>
          <w:sz w:val="24"/>
          <w:szCs w:val="24"/>
          <w:lang w:val="en-US"/>
        </w:rPr>
        <w:t>rigidity-of-the right hypothesis and the elaboration-avoidance hypothesis</w:t>
      </w:r>
      <w:r w:rsidR="005213F3">
        <w:rPr>
          <w:rFonts w:ascii="Times New Roman" w:hAnsi="Times New Roman" w:cs="Times New Roman"/>
          <w:sz w:val="24"/>
          <w:szCs w:val="24"/>
          <w:lang w:val="en-US"/>
        </w:rPr>
        <w:t>)</w:t>
      </w:r>
      <w:r w:rsidR="002D27FD">
        <w:rPr>
          <w:rFonts w:ascii="Times New Roman" w:hAnsi="Times New Roman" w:cs="Times New Roman"/>
          <w:sz w:val="24"/>
          <w:szCs w:val="24"/>
          <w:lang w:val="en-US"/>
        </w:rPr>
        <w:t>, they nonetheless allow for several important insights and considerations for future research</w:t>
      </w:r>
      <w:r w:rsidR="00065186">
        <w:rPr>
          <w:rFonts w:ascii="Times New Roman" w:hAnsi="Times New Roman" w:cs="Times New Roman"/>
          <w:sz w:val="24"/>
          <w:szCs w:val="24"/>
          <w:lang w:val="en-US"/>
        </w:rPr>
        <w:t xml:space="preserve">. </w:t>
      </w:r>
      <w:r w:rsidR="00F209EB">
        <w:rPr>
          <w:rFonts w:ascii="Times New Roman" w:hAnsi="Times New Roman" w:cs="Times New Roman"/>
          <w:sz w:val="24"/>
          <w:szCs w:val="24"/>
          <w:lang w:val="en-US"/>
        </w:rPr>
        <w:t>One conclusion that can be derived from the present results is that</w:t>
      </w:r>
      <w:r w:rsidR="00065186">
        <w:rPr>
          <w:rFonts w:ascii="Times New Roman" w:hAnsi="Times New Roman" w:cs="Times New Roman"/>
          <w:sz w:val="24"/>
          <w:szCs w:val="24"/>
          <w:lang w:val="en-US"/>
        </w:rPr>
        <w:t xml:space="preserve"> the association of ideological orientations with the ambivalence of political attitudes seems to be highly dependent on the specific political context and the particular attitude object in focus. Hence, political attitude objects </w:t>
      </w:r>
      <w:r w:rsidR="00BC24CA">
        <w:rPr>
          <w:rFonts w:ascii="Times New Roman" w:hAnsi="Times New Roman" w:cs="Times New Roman"/>
          <w:sz w:val="24"/>
          <w:szCs w:val="24"/>
          <w:lang w:val="en-US"/>
        </w:rPr>
        <w:t>do not seem to be</w:t>
      </w:r>
      <w:r w:rsidR="00065186">
        <w:rPr>
          <w:rFonts w:ascii="Times New Roman" w:hAnsi="Times New Roman" w:cs="Times New Roman"/>
          <w:sz w:val="24"/>
          <w:szCs w:val="24"/>
          <w:lang w:val="en-US"/>
        </w:rPr>
        <w:t xml:space="preserve"> well suited </w:t>
      </w:r>
      <w:r w:rsidR="00BC24CA">
        <w:rPr>
          <w:rFonts w:ascii="Times New Roman" w:hAnsi="Times New Roman" w:cs="Times New Roman"/>
          <w:sz w:val="24"/>
          <w:szCs w:val="24"/>
          <w:lang w:val="en-US"/>
        </w:rPr>
        <w:t xml:space="preserve">to </w:t>
      </w:r>
      <w:r w:rsidR="00065186">
        <w:rPr>
          <w:rFonts w:ascii="Times New Roman" w:hAnsi="Times New Roman" w:cs="Times New Roman"/>
          <w:sz w:val="24"/>
          <w:szCs w:val="24"/>
          <w:lang w:val="en-US"/>
        </w:rPr>
        <w:t>deriv</w:t>
      </w:r>
      <w:r w:rsidR="00BC24CA">
        <w:rPr>
          <w:rFonts w:ascii="Times New Roman" w:hAnsi="Times New Roman" w:cs="Times New Roman"/>
          <w:sz w:val="24"/>
          <w:szCs w:val="24"/>
          <w:lang w:val="en-US"/>
        </w:rPr>
        <w:t>e</w:t>
      </w:r>
      <w:r w:rsidR="00065186">
        <w:rPr>
          <w:rFonts w:ascii="Times New Roman" w:hAnsi="Times New Roman" w:cs="Times New Roman"/>
          <w:sz w:val="24"/>
          <w:szCs w:val="24"/>
          <w:lang w:val="en-US"/>
        </w:rPr>
        <w:t xml:space="preserve"> general conclusions regarding the association of ideological orientations with</w:t>
      </w:r>
      <w:r w:rsidR="00BC24CA">
        <w:rPr>
          <w:rFonts w:ascii="Times New Roman" w:hAnsi="Times New Roman" w:cs="Times New Roman"/>
          <w:sz w:val="24"/>
          <w:szCs w:val="24"/>
          <w:lang w:val="en-US"/>
        </w:rPr>
        <w:t xml:space="preserve"> attitudinal ambivalence. Yet, investigating predictors of attitudinal ambivalence toward specific politicians, parties, or policy proposals holds the potential to yield very interesting findings and is a promising avenue for future research</w:t>
      </w:r>
      <w:r w:rsidR="007D6984">
        <w:rPr>
          <w:rFonts w:ascii="Times New Roman" w:hAnsi="Times New Roman" w:cs="Times New Roman"/>
          <w:sz w:val="24"/>
          <w:szCs w:val="24"/>
          <w:lang w:val="en-US"/>
        </w:rPr>
        <w:t xml:space="preserve"> </w:t>
      </w:r>
      <w:r w:rsidR="00F951FF">
        <w:rPr>
          <w:rFonts w:ascii="Times New Roman" w:hAnsi="Times New Roman" w:cs="Times New Roman"/>
          <w:sz w:val="24"/>
          <w:szCs w:val="24"/>
          <w:lang w:val="en-US"/>
        </w:rPr>
        <w:fldChar w:fldCharType="begin"/>
      </w:r>
      <w:r w:rsidR="00F951FF">
        <w:rPr>
          <w:rFonts w:ascii="Times New Roman" w:hAnsi="Times New Roman" w:cs="Times New Roman"/>
          <w:sz w:val="24"/>
          <w:szCs w:val="24"/>
          <w:lang w:val="en-US"/>
        </w:rPr>
        <w:instrText xml:space="preserve"> ADDIN ZOTERO_ITEM CSL_CITATION {"citationID":"lrSWqGX2","properties":{"formattedCitation":"(for examples, see Federico, 2006; Schneider, Dorrough, et al., 2021)","plainCitation":"(for examples, see Federico, 2006; Schneider, Dorrough, et al., 2021)","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for examples, see"},{"id":1052,"uris":["http://zotero.org/users/6602770/items/79UZIE9L"],"itemData":{"id":1052,"type":"article-journal","abstract":"Abstract. Governments worldwide still, to some extent, rely on behavioral recommendations to reduce the spread of COVID-19. We examine the role of ambivalence toward both the specific recommendations (micro-ambivalence) and the pandemic as a whole (macro-ambivalence) about compliance. We predict that micro ambivalence relates negatively, whereas macro ambivalence relates positively to self-reported adherence to recommendations. We present two studies ( N = 691) supporting our hypotheses: the more ambivalent people are toward the behavioral recommendations (micro-level), the less they report following them. Conversely, the more ambivalent people are about the pandemic as a whole (macro-level), the more they report following recommendations. Our findings were replicated in a US sample and a representative German sample.","container-title":"Social Psychology","DOI":"10.1027/1864-9335/a000465","ISSN":"1864-9335, 2151-2590","issue":"6","journalAbbreviation":"Social Psychology","language":"en","page":"362-374","source":"DOI.org (Crossref)","title":"Ambivalence and Self-Reported Adherence to Recommendations to Reduce the Spread of COVID-19","volume":"52","author":[{"family":"Schneider","given":"Iris K."},{"family":"Dorrough","given":"Angela R."},{"family":"Frank","given":"Celine"}],"issued":{"date-parts":[["2021",11]]}}}],"schema":"https://github.com/citation-style-language/schema/raw/master/csl-citation.json"} </w:instrText>
      </w:r>
      <w:r w:rsidR="00F951FF">
        <w:rPr>
          <w:rFonts w:ascii="Times New Roman" w:hAnsi="Times New Roman" w:cs="Times New Roman"/>
          <w:sz w:val="24"/>
          <w:szCs w:val="24"/>
          <w:lang w:val="en-US"/>
        </w:rPr>
        <w:fldChar w:fldCharType="separate"/>
      </w:r>
      <w:r w:rsidR="00F951FF" w:rsidRPr="00F951FF">
        <w:rPr>
          <w:rFonts w:ascii="Times New Roman" w:hAnsi="Times New Roman" w:cs="Times New Roman"/>
          <w:sz w:val="24"/>
        </w:rPr>
        <w:t>(for examples, see Federico, 2006; Schneider, Dorrough, et al., 2021)</w:t>
      </w:r>
      <w:r w:rsidR="00F951FF">
        <w:rPr>
          <w:rFonts w:ascii="Times New Roman" w:hAnsi="Times New Roman" w:cs="Times New Roman"/>
          <w:sz w:val="24"/>
          <w:szCs w:val="24"/>
          <w:lang w:val="en-US"/>
        </w:rPr>
        <w:fldChar w:fldCharType="end"/>
      </w:r>
      <w:r w:rsidR="00BC24CA">
        <w:rPr>
          <w:rFonts w:ascii="Times New Roman" w:hAnsi="Times New Roman" w:cs="Times New Roman"/>
          <w:sz w:val="24"/>
          <w:szCs w:val="24"/>
          <w:lang w:val="en-US"/>
        </w:rPr>
        <w:t xml:space="preserve">. </w:t>
      </w:r>
      <w:r w:rsidR="00624783">
        <w:rPr>
          <w:rFonts w:ascii="Times New Roman" w:hAnsi="Times New Roman" w:cs="Times New Roman"/>
          <w:sz w:val="24"/>
          <w:szCs w:val="24"/>
          <w:lang w:val="en-US"/>
        </w:rPr>
        <w:t xml:space="preserve">In this respect, it is worth pointing out that the associations of ideology with ambivalence toward different attitude objects reported by XX are also very heterogeneous </w:t>
      </w:r>
      <w:r w:rsidR="007D6984">
        <w:rPr>
          <w:rFonts w:ascii="Times New Roman" w:hAnsi="Times New Roman" w:cs="Times New Roman"/>
          <w:sz w:val="24"/>
          <w:szCs w:val="24"/>
          <w:lang w:val="en-US"/>
        </w:rPr>
        <w:t>even though</w:t>
      </w:r>
      <w:r w:rsidR="00624783">
        <w:rPr>
          <w:rFonts w:ascii="Times New Roman" w:hAnsi="Times New Roman" w:cs="Times New Roman"/>
          <w:sz w:val="24"/>
          <w:szCs w:val="24"/>
          <w:lang w:val="en-US"/>
        </w:rPr>
        <w:t xml:space="preserve"> the average association was found to be positive in this study. This </w:t>
      </w:r>
      <w:r w:rsidR="00F209EB">
        <w:rPr>
          <w:rFonts w:ascii="Times New Roman" w:hAnsi="Times New Roman" w:cs="Times New Roman"/>
          <w:sz w:val="24"/>
          <w:szCs w:val="24"/>
          <w:lang w:val="en-US"/>
        </w:rPr>
        <w:t>suggests</w:t>
      </w:r>
      <w:r w:rsidR="00624783">
        <w:rPr>
          <w:rFonts w:ascii="Times New Roman" w:hAnsi="Times New Roman" w:cs="Times New Roman"/>
          <w:sz w:val="24"/>
          <w:szCs w:val="24"/>
          <w:lang w:val="en-US"/>
        </w:rPr>
        <w:t xml:space="preserve"> that focusing on trait ambivalence</w:t>
      </w:r>
      <w:r w:rsidR="007D6984">
        <w:rPr>
          <w:rFonts w:ascii="Times New Roman" w:hAnsi="Times New Roman" w:cs="Times New Roman"/>
          <w:sz w:val="24"/>
          <w:szCs w:val="24"/>
          <w:lang w:val="en-US"/>
        </w:rPr>
        <w:t xml:space="preserve"> </w:t>
      </w:r>
      <w:r w:rsidR="005766ED">
        <w:rPr>
          <w:rFonts w:ascii="Times New Roman" w:hAnsi="Times New Roman" w:cs="Times New Roman"/>
          <w:sz w:val="24"/>
          <w:szCs w:val="24"/>
          <w:lang w:val="en-US"/>
        </w:rPr>
        <w:fldChar w:fldCharType="begin"/>
      </w:r>
      <w:r w:rsidR="00F951FF">
        <w:rPr>
          <w:rFonts w:ascii="Times New Roman" w:hAnsi="Times New Roman" w:cs="Times New Roman"/>
          <w:sz w:val="24"/>
          <w:szCs w:val="24"/>
          <w:lang w:val="en-US"/>
        </w:rPr>
        <w:instrText xml:space="preserve"> ADDIN ZOTERO_ITEM CSL_CITATION {"citationID":"HXyceUJM","properties":{"formattedCitation":"(see Hohnsbehn et al., 2022; Schneider, Novin, et al., 2021; Schneider et al., 2022)","plainCitation":"(see Hohnsbehn et al., 2022; Schneider, Novin, et al., 2021; Schneider et al., 2022)","noteIndex":0},"citationItems":[{"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label":"page","prefix":"see"},{"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id":1050,"uris":["http://zotero.org/users/6602770/items/SMDIPVER"],"itemData":{"id":1050,"type":"report","abstract":"The Trait Ambivalence Scale (TAS) consists of ten statements reflecting the general tendency to feel ambivalent. The studies presented here examined the psychometric properties, test-retest reliability, criterion validity, and concurrent validity of this scale. Findings revealed the expected one-factor structure, good internal consistency, and temporal consistency after four weeks. Higher scores on the TAS were positively related to higher subjective and objective ambivalence towards various attitude objects, establishing criterion validity. Moreover, individuals with higher TAS scores reported more topics that they felt ambivalent about. Establishing concurrent validity, the TAS was moderately positively related to Indecisiveness, Dialectical Thinking, and Fear of Invalidity. The relationship with Need for Cognition was inconclusive. The Trait Ambivalence Scale provides a valuable tool to assess individual differences in people’s general tendency to experience ambivalence and opens up new avenues of research into the ambivalent individual.","genre":"preprint","note":"DOI: 10.31219/osf.io/4cbex","publisher":"Open Science Framework","source":"DOI.org (Crossref)","title":"The Ambivalent Individual: Validation Studies for the Trait Ambivalence Scale","title-short":"The Ambivalent Individual","URL":"https://osf.io/4cbex","author":[{"family":"Schneider","given":"Iris K."},{"family":"Novin","given":"Sheida"},{"family":"Harreveld","given":"Frenk","non-dropping-particle":"van"}],"accessed":{"date-parts":[["2022",9,23]]},"issued":{"date-parts":[["2022",5,3]]}}}],"schema":"https://github.com/citation-style-language/schema/raw/master/csl-citation.json"} </w:instrText>
      </w:r>
      <w:r w:rsidR="005766ED">
        <w:rPr>
          <w:rFonts w:ascii="Times New Roman" w:hAnsi="Times New Roman" w:cs="Times New Roman"/>
          <w:sz w:val="24"/>
          <w:szCs w:val="24"/>
          <w:lang w:val="en-US"/>
        </w:rPr>
        <w:fldChar w:fldCharType="separate"/>
      </w:r>
      <w:r w:rsidR="00F951FF" w:rsidRPr="00F951FF">
        <w:rPr>
          <w:rFonts w:ascii="Times New Roman" w:hAnsi="Times New Roman" w:cs="Times New Roman"/>
          <w:sz w:val="24"/>
          <w:lang w:val="en-US"/>
        </w:rPr>
        <w:t>(see Hohnsbehn et al., 2022; Schneider, Novin, et al., 2021; Schneider et al., 2022)</w:t>
      </w:r>
      <w:r w:rsidR="005766ED">
        <w:rPr>
          <w:rFonts w:ascii="Times New Roman" w:hAnsi="Times New Roman" w:cs="Times New Roman"/>
          <w:sz w:val="24"/>
          <w:szCs w:val="24"/>
          <w:lang w:val="en-US"/>
        </w:rPr>
        <w:fldChar w:fldCharType="end"/>
      </w:r>
      <w:r w:rsidR="005766ED">
        <w:rPr>
          <w:rFonts w:ascii="Times New Roman" w:hAnsi="Times New Roman" w:cs="Times New Roman"/>
          <w:sz w:val="24"/>
          <w:szCs w:val="24"/>
          <w:lang w:val="en-US"/>
        </w:rPr>
        <w:t xml:space="preserve"> </w:t>
      </w:r>
      <w:r w:rsidR="007D6984">
        <w:rPr>
          <w:rFonts w:ascii="Times New Roman" w:hAnsi="Times New Roman" w:cs="Times New Roman"/>
          <w:sz w:val="24"/>
          <w:szCs w:val="24"/>
          <w:lang w:val="en-US"/>
        </w:rPr>
        <w:t>might be a more promising approach to investigating the general association of ideology with attitudinal ambivalence than assessing state ambivalence toward sets of attitude objects.</w:t>
      </w:r>
    </w:p>
    <w:p w14:paraId="70BB3883" w14:textId="1E93BAC0" w:rsidR="00E603CC" w:rsidRPr="00481E13" w:rsidRDefault="005213F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1BBC4BF8" w14:textId="77777777" w:rsidR="00F951FF" w:rsidRPr="00F951FF" w:rsidRDefault="00E603CC" w:rsidP="00F951FF">
      <w:pPr>
        <w:pStyle w:val="Literaturverzeichnis"/>
        <w:rPr>
          <w:lang w:val="en-US"/>
        </w:rPr>
      </w:pPr>
      <w:r w:rsidRPr="005E51DC">
        <w:rPr>
          <w:lang w:val="en-US"/>
        </w:rPr>
        <w:fldChar w:fldCharType="begin"/>
      </w:r>
      <w:r w:rsidR="00B118B4" w:rsidRPr="003B1400">
        <w:instrText xml:space="preserve"> ADDIN ZOTERO_BIBL {"uncited":[],"omitted":[],"custom":[]} CSL_BIBLIOGRAPHY </w:instrText>
      </w:r>
      <w:r w:rsidRPr="005E51DC">
        <w:rPr>
          <w:lang w:val="en-US"/>
        </w:rPr>
        <w:fldChar w:fldCharType="separate"/>
      </w:r>
      <w:r w:rsidR="00F951FF">
        <w:t xml:space="preserve">Adorno, T., Frenkel-Brenswik, Levinson, D. J., &amp; Sanford, R. N. (1950). </w:t>
      </w:r>
      <w:r w:rsidR="00F951FF" w:rsidRPr="00F951FF">
        <w:rPr>
          <w:i/>
          <w:iCs/>
          <w:lang w:val="en-US"/>
        </w:rPr>
        <w:t>The authoritarian personality</w:t>
      </w:r>
      <w:r w:rsidR="00F951FF" w:rsidRPr="00F951FF">
        <w:rPr>
          <w:lang w:val="en-US"/>
        </w:rPr>
        <w:t>. Verso Books.</w:t>
      </w:r>
    </w:p>
    <w:p w14:paraId="21BB3CF1" w14:textId="77777777" w:rsidR="00F951FF" w:rsidRPr="00F951FF" w:rsidRDefault="00F951FF" w:rsidP="00F951FF">
      <w:pPr>
        <w:pStyle w:val="Literaturverzeichnis"/>
        <w:rPr>
          <w:lang w:val="en-US"/>
        </w:rPr>
      </w:pPr>
      <w:r w:rsidRPr="00F951FF">
        <w:rPr>
          <w:lang w:val="en-US"/>
        </w:rPr>
        <w:t xml:space="preserve">Basinger, S. J., &amp; Lavine, H. (2005). Ambivalence, Information, and Electoral Choice. </w:t>
      </w:r>
      <w:r w:rsidRPr="00F951FF">
        <w:rPr>
          <w:i/>
          <w:iCs/>
          <w:lang w:val="en-US"/>
        </w:rPr>
        <w:t>American Political Science Review</w:t>
      </w:r>
      <w:r w:rsidRPr="00F951FF">
        <w:rPr>
          <w:lang w:val="en-US"/>
        </w:rPr>
        <w:t xml:space="preserve">, </w:t>
      </w:r>
      <w:r w:rsidRPr="00F951FF">
        <w:rPr>
          <w:i/>
          <w:iCs/>
          <w:lang w:val="en-US"/>
        </w:rPr>
        <w:t>99</w:t>
      </w:r>
      <w:r w:rsidRPr="00F951FF">
        <w:rPr>
          <w:lang w:val="en-US"/>
        </w:rPr>
        <w:t>(2), 169–184. https://doi.org/10.1017/S0003055405051580</w:t>
      </w:r>
    </w:p>
    <w:p w14:paraId="271DA6D8" w14:textId="77777777" w:rsidR="00F951FF" w:rsidRPr="00F951FF" w:rsidRDefault="00F951FF" w:rsidP="00F951FF">
      <w:pPr>
        <w:pStyle w:val="Literaturverzeichnis"/>
        <w:rPr>
          <w:lang w:val="en-US"/>
        </w:rPr>
      </w:pPr>
      <w:r w:rsidRPr="00F951FF">
        <w:rPr>
          <w:lang w:val="en-US"/>
        </w:rPr>
        <w:t xml:space="preserve">Brandt, M. J., Evans, A. M., &amp; Crawford, J. T. (2015). The Unthinking or Confident Extremist? Political Extremists Are More Likely Than Moderates to Reject Experimenter-Generated Anchors. </w:t>
      </w:r>
      <w:r w:rsidRPr="00F951FF">
        <w:rPr>
          <w:i/>
          <w:iCs/>
          <w:lang w:val="en-US"/>
        </w:rPr>
        <w:t>Psychological Science</w:t>
      </w:r>
      <w:r w:rsidRPr="00F951FF">
        <w:rPr>
          <w:lang w:val="en-US"/>
        </w:rPr>
        <w:t xml:space="preserve">, </w:t>
      </w:r>
      <w:r w:rsidRPr="00F951FF">
        <w:rPr>
          <w:i/>
          <w:iCs/>
          <w:lang w:val="en-US"/>
        </w:rPr>
        <w:t>26</w:t>
      </w:r>
      <w:r w:rsidRPr="00F951FF">
        <w:rPr>
          <w:lang w:val="en-US"/>
        </w:rPr>
        <w:t>(2), 189–202. https://doi.org/10.1177/0956797614559730</w:t>
      </w:r>
    </w:p>
    <w:p w14:paraId="37967646" w14:textId="77777777" w:rsidR="00F951FF" w:rsidRPr="00F951FF" w:rsidRDefault="00F951FF" w:rsidP="00F951FF">
      <w:pPr>
        <w:pStyle w:val="Literaturverzeichnis"/>
        <w:rPr>
          <w:lang w:val="en-US"/>
        </w:rPr>
      </w:pPr>
      <w:r w:rsidRPr="00F951FF">
        <w:rPr>
          <w:lang w:val="en-US"/>
        </w:rPr>
        <w:t xml:space="preserve">Brandt, M. J., Reyna, C., Chambers, J. R., Crawford, J. T., &amp; Wetherell, G. (2014). The Ideological-Conflict Hypothesis: Intolerance Among Both Liberals and Conservatives. </w:t>
      </w:r>
      <w:r w:rsidRPr="00F951FF">
        <w:rPr>
          <w:i/>
          <w:iCs/>
          <w:lang w:val="en-US"/>
        </w:rPr>
        <w:t>Current Directions in Psychological Science</w:t>
      </w:r>
      <w:r w:rsidRPr="00F951FF">
        <w:rPr>
          <w:lang w:val="en-US"/>
        </w:rPr>
        <w:t xml:space="preserve">, </w:t>
      </w:r>
      <w:r w:rsidRPr="00F951FF">
        <w:rPr>
          <w:i/>
          <w:iCs/>
          <w:lang w:val="en-US"/>
        </w:rPr>
        <w:t>23</w:t>
      </w:r>
      <w:r w:rsidRPr="00F951FF">
        <w:rPr>
          <w:lang w:val="en-US"/>
        </w:rPr>
        <w:t>(1), 27–34. https://doi.org/10.1177/0963721413510932</w:t>
      </w:r>
    </w:p>
    <w:p w14:paraId="2244320D" w14:textId="77777777" w:rsidR="00F951FF" w:rsidRPr="00F951FF" w:rsidRDefault="00F951FF" w:rsidP="00F951FF">
      <w:pPr>
        <w:pStyle w:val="Literaturverzeichnis"/>
        <w:rPr>
          <w:lang w:val="en-US"/>
        </w:rPr>
      </w:pPr>
      <w:r w:rsidRPr="00F951FF">
        <w:rPr>
          <w:lang w:val="en-US"/>
        </w:rPr>
        <w:t xml:space="preserve">Cacioppo, J. T., Gardner, W. L., &amp; Berntson, G. G. (1997). Beyond Bipolar Conceptualizations and Measures: The Case of Attitudes and Evaluative Space. </w:t>
      </w:r>
      <w:r w:rsidRPr="00F951FF">
        <w:rPr>
          <w:i/>
          <w:iCs/>
          <w:lang w:val="en-US"/>
        </w:rPr>
        <w:t>Personality and Social Psychology Review</w:t>
      </w:r>
      <w:r w:rsidRPr="00F951FF">
        <w:rPr>
          <w:lang w:val="en-US"/>
        </w:rPr>
        <w:t xml:space="preserve">, </w:t>
      </w:r>
      <w:r w:rsidRPr="00F951FF">
        <w:rPr>
          <w:i/>
          <w:iCs/>
          <w:lang w:val="en-US"/>
        </w:rPr>
        <w:t>1</w:t>
      </w:r>
      <w:r w:rsidRPr="00F951FF">
        <w:rPr>
          <w:lang w:val="en-US"/>
        </w:rPr>
        <w:t>(1), 3–25. https://doi.org/10.1207/s15327957pspr0101_2</w:t>
      </w:r>
    </w:p>
    <w:p w14:paraId="2D40CF4D" w14:textId="77777777" w:rsidR="00F951FF" w:rsidRPr="00F951FF" w:rsidRDefault="00F951FF" w:rsidP="00F951FF">
      <w:pPr>
        <w:pStyle w:val="Literaturverzeichnis"/>
        <w:rPr>
          <w:lang w:val="en-US"/>
        </w:rPr>
      </w:pPr>
      <w:r w:rsidRPr="00F951FF">
        <w:rPr>
          <w:lang w:val="en-US"/>
        </w:rPr>
        <w:t xml:space="preserve">Camparo, J. C., &amp; Camparo, L. B. (2021). Are political-opinion pollsters missing ambivalence: “I love Trump”… “I hate Trump.” </w:t>
      </w:r>
      <w:r w:rsidRPr="00F951FF">
        <w:rPr>
          <w:i/>
          <w:iCs/>
          <w:lang w:val="en-US"/>
        </w:rPr>
        <w:t>PLOS ONE</w:t>
      </w:r>
      <w:r w:rsidRPr="00F951FF">
        <w:rPr>
          <w:lang w:val="en-US"/>
        </w:rPr>
        <w:t xml:space="preserve">, </w:t>
      </w:r>
      <w:r w:rsidRPr="00F951FF">
        <w:rPr>
          <w:i/>
          <w:iCs/>
          <w:lang w:val="en-US"/>
        </w:rPr>
        <w:t>16</w:t>
      </w:r>
      <w:r w:rsidRPr="00F951FF">
        <w:rPr>
          <w:lang w:val="en-US"/>
        </w:rPr>
        <w:t>(3), e0247580. https://doi.org/10.1371/journal.pone.0247580</w:t>
      </w:r>
    </w:p>
    <w:p w14:paraId="2A5D87C1" w14:textId="77777777" w:rsidR="00F951FF" w:rsidRPr="00F951FF" w:rsidRDefault="00F951FF" w:rsidP="00F951FF">
      <w:pPr>
        <w:pStyle w:val="Literaturverzeichnis"/>
        <w:rPr>
          <w:lang w:val="en-US"/>
        </w:rPr>
      </w:pPr>
      <w:r>
        <w:t xml:space="preserve">Clark, J. K., Wegener, D. T., &amp; Fabrigar, L. R. (2008). </w:t>
      </w:r>
      <w:r w:rsidRPr="00F951FF">
        <w:rPr>
          <w:lang w:val="en-US"/>
        </w:rPr>
        <w:t xml:space="preserve">Attitudinal Ambivalence and Message-Based Persuasion: Motivated Processing of Proattitudinal Information and Avoidance of Counterattitudinal Information. </w:t>
      </w:r>
      <w:r w:rsidRPr="00F951FF">
        <w:rPr>
          <w:i/>
          <w:iCs/>
          <w:lang w:val="en-US"/>
        </w:rPr>
        <w:t>Personality and Social Psychology Bulletin</w:t>
      </w:r>
      <w:r w:rsidRPr="00F951FF">
        <w:rPr>
          <w:lang w:val="en-US"/>
        </w:rPr>
        <w:t xml:space="preserve">, </w:t>
      </w:r>
      <w:r w:rsidRPr="00F951FF">
        <w:rPr>
          <w:i/>
          <w:iCs/>
          <w:lang w:val="en-US"/>
        </w:rPr>
        <w:t>34</w:t>
      </w:r>
      <w:r w:rsidRPr="00F951FF">
        <w:rPr>
          <w:lang w:val="en-US"/>
        </w:rPr>
        <w:t>(4), 565–577. https://doi.org/10.1177/0146167207312527</w:t>
      </w:r>
    </w:p>
    <w:p w14:paraId="612DB53A" w14:textId="77777777" w:rsidR="00F951FF" w:rsidRPr="00F951FF" w:rsidRDefault="00F951FF" w:rsidP="00F951FF">
      <w:pPr>
        <w:pStyle w:val="Literaturverzeichnis"/>
        <w:rPr>
          <w:lang w:val="en-US"/>
        </w:rPr>
      </w:pPr>
      <w:r w:rsidRPr="00F951FF">
        <w:rPr>
          <w:lang w:val="en-US"/>
        </w:rPr>
        <w:t xml:space="preserve">Conner, M., &amp; Sparks, P. (2002). Ambivalence and Attitudes. </w:t>
      </w:r>
      <w:r w:rsidRPr="00F951FF">
        <w:rPr>
          <w:i/>
          <w:iCs/>
          <w:lang w:val="en-US"/>
        </w:rPr>
        <w:t>European Review of Social Psychology</w:t>
      </w:r>
      <w:r w:rsidRPr="00F951FF">
        <w:rPr>
          <w:lang w:val="en-US"/>
        </w:rPr>
        <w:t xml:space="preserve">, </w:t>
      </w:r>
      <w:r w:rsidRPr="00F951FF">
        <w:rPr>
          <w:i/>
          <w:iCs/>
          <w:lang w:val="en-US"/>
        </w:rPr>
        <w:t>12</w:t>
      </w:r>
      <w:r w:rsidRPr="00F951FF">
        <w:rPr>
          <w:lang w:val="en-US"/>
        </w:rPr>
        <w:t>(1), 37–70. https://doi.org/10.1080/14792772143000012</w:t>
      </w:r>
    </w:p>
    <w:p w14:paraId="318E622A" w14:textId="77777777" w:rsidR="00F951FF" w:rsidRPr="00F951FF" w:rsidRDefault="00F951FF" w:rsidP="00F951FF">
      <w:pPr>
        <w:pStyle w:val="Literaturverzeichnis"/>
        <w:rPr>
          <w:lang w:val="en-US"/>
        </w:rPr>
      </w:pPr>
      <w:r w:rsidRPr="00F951FF">
        <w:rPr>
          <w:lang w:val="en-US"/>
        </w:rPr>
        <w:t xml:space="preserve">Conway, L. G., Houck, S. C., Gornick, L. J., &amp; Repke, M. A. (2018). Finding the Loch Ness Monster: Left-Wing Authoritarianism in the United States: Left-Wing Authoritarianism in the United States. </w:t>
      </w:r>
      <w:r w:rsidRPr="00F951FF">
        <w:rPr>
          <w:i/>
          <w:iCs/>
          <w:lang w:val="en-US"/>
        </w:rPr>
        <w:t>Political Psychology</w:t>
      </w:r>
      <w:r w:rsidRPr="00F951FF">
        <w:rPr>
          <w:lang w:val="en-US"/>
        </w:rPr>
        <w:t xml:space="preserve">, </w:t>
      </w:r>
      <w:r w:rsidRPr="00F951FF">
        <w:rPr>
          <w:i/>
          <w:iCs/>
          <w:lang w:val="en-US"/>
        </w:rPr>
        <w:t>39</w:t>
      </w:r>
      <w:r w:rsidRPr="00F951FF">
        <w:rPr>
          <w:lang w:val="en-US"/>
        </w:rPr>
        <w:t>(5), 1049–1067. https://doi.org/10.1111/pops.12470</w:t>
      </w:r>
    </w:p>
    <w:p w14:paraId="3E58B4E8" w14:textId="77777777" w:rsidR="00F951FF" w:rsidRPr="00F951FF" w:rsidRDefault="00F951FF" w:rsidP="00F951FF">
      <w:pPr>
        <w:pStyle w:val="Literaturverzeichnis"/>
        <w:rPr>
          <w:lang w:val="en-US"/>
        </w:rPr>
      </w:pPr>
      <w:r w:rsidRPr="00F951FF">
        <w:rPr>
          <w:lang w:val="en-US"/>
        </w:rPr>
        <w:lastRenderedPageBreak/>
        <w:t xml:space="preserve">Craig, S. C., Martinez, M. D., Kane, J. G., &amp; Gainous, J. (2005). Core Values, Value Conflict, and Citizens’ Ambivalence about Gay Rights. </w:t>
      </w:r>
      <w:r w:rsidRPr="00F951FF">
        <w:rPr>
          <w:i/>
          <w:iCs/>
          <w:lang w:val="en-US"/>
        </w:rPr>
        <w:t>Political Research Quarterly</w:t>
      </w:r>
      <w:r w:rsidRPr="00F951FF">
        <w:rPr>
          <w:lang w:val="en-US"/>
        </w:rPr>
        <w:t xml:space="preserve">, </w:t>
      </w:r>
      <w:r w:rsidRPr="00F951FF">
        <w:rPr>
          <w:i/>
          <w:iCs/>
          <w:lang w:val="en-US"/>
        </w:rPr>
        <w:t>58</w:t>
      </w:r>
      <w:r w:rsidRPr="00F951FF">
        <w:rPr>
          <w:lang w:val="en-US"/>
        </w:rPr>
        <w:t>(1), 5–17. https://doi.org/10.1177/106591290505800101</w:t>
      </w:r>
    </w:p>
    <w:p w14:paraId="6C210557" w14:textId="77777777" w:rsidR="00F951FF" w:rsidRPr="00F951FF" w:rsidRDefault="00F951FF" w:rsidP="00F951FF">
      <w:pPr>
        <w:pStyle w:val="Literaturverzeichnis"/>
        <w:rPr>
          <w:lang w:val="en-US"/>
        </w:rPr>
      </w:pPr>
      <w:r w:rsidRPr="00F951FF">
        <w:rPr>
          <w:lang w:val="en-US"/>
        </w:rPr>
        <w:t xml:space="preserve">Eagly, A. H., &amp; Chaiken, S. (1993). </w:t>
      </w:r>
      <w:r w:rsidRPr="00F951FF">
        <w:rPr>
          <w:i/>
          <w:iCs/>
          <w:lang w:val="en-US"/>
        </w:rPr>
        <w:t>The psychology of attitudes</w:t>
      </w:r>
      <w:r w:rsidRPr="00F951FF">
        <w:rPr>
          <w:lang w:val="en-US"/>
        </w:rPr>
        <w:t>. Hartcourt Brace Janovich College Publishers.</w:t>
      </w:r>
    </w:p>
    <w:p w14:paraId="49D6CB5F" w14:textId="77777777" w:rsidR="00F951FF" w:rsidRPr="00F951FF" w:rsidRDefault="00F951FF" w:rsidP="00F951FF">
      <w:pPr>
        <w:pStyle w:val="Literaturverzeichnis"/>
        <w:rPr>
          <w:lang w:val="en-US"/>
        </w:rPr>
      </w:pPr>
      <w:r w:rsidRPr="00F951FF">
        <w:rPr>
          <w:lang w:val="en-US"/>
        </w:rPr>
        <w:t xml:space="preserve">Federico, C. M. (2006). Ideology and the Affective Structure of Whites’ Racial Perceptions. </w:t>
      </w:r>
      <w:r w:rsidRPr="00F951FF">
        <w:rPr>
          <w:i/>
          <w:iCs/>
          <w:lang w:val="en-US"/>
        </w:rPr>
        <w:t>Public Opinion Quarterly</w:t>
      </w:r>
      <w:r w:rsidRPr="00F951FF">
        <w:rPr>
          <w:lang w:val="en-US"/>
        </w:rPr>
        <w:t xml:space="preserve">, </w:t>
      </w:r>
      <w:r w:rsidRPr="00F951FF">
        <w:rPr>
          <w:i/>
          <w:iCs/>
          <w:lang w:val="en-US"/>
        </w:rPr>
        <w:t>70</w:t>
      </w:r>
      <w:r w:rsidRPr="00F951FF">
        <w:rPr>
          <w:lang w:val="en-US"/>
        </w:rPr>
        <w:t>(3), 327–353. https://doi.org/10.1093/poq/nfl001</w:t>
      </w:r>
    </w:p>
    <w:p w14:paraId="5044E396" w14:textId="77777777" w:rsidR="00F951FF" w:rsidRPr="00F951FF" w:rsidRDefault="00F951FF" w:rsidP="00F951FF">
      <w:pPr>
        <w:pStyle w:val="Literaturverzeichnis"/>
        <w:rPr>
          <w:lang w:val="en-US"/>
        </w:rPr>
      </w:pPr>
      <w:r w:rsidRPr="00F951FF">
        <w:rPr>
          <w:lang w:val="en-US"/>
        </w:rPr>
        <w:t xml:space="preserve">Fernbach, P. M., Rogers, T., Fox, C. R., &amp; Sloman, S. A. (2013). Political Extremism Is Supported by an Illusion of Understanding. </w:t>
      </w:r>
      <w:r w:rsidRPr="00F951FF">
        <w:rPr>
          <w:i/>
          <w:iCs/>
          <w:lang w:val="en-US"/>
        </w:rPr>
        <w:t>Psychological Science</w:t>
      </w:r>
      <w:r w:rsidRPr="00F951FF">
        <w:rPr>
          <w:lang w:val="en-US"/>
        </w:rPr>
        <w:t xml:space="preserve">, </w:t>
      </w:r>
      <w:r w:rsidRPr="00F951FF">
        <w:rPr>
          <w:i/>
          <w:iCs/>
          <w:lang w:val="en-US"/>
        </w:rPr>
        <w:t>24</w:t>
      </w:r>
      <w:r w:rsidRPr="00F951FF">
        <w:rPr>
          <w:lang w:val="en-US"/>
        </w:rPr>
        <w:t>(6), 939–946. https://doi.org/10.1177/0956797612464058</w:t>
      </w:r>
    </w:p>
    <w:p w14:paraId="7DDBD6CB" w14:textId="77777777" w:rsidR="00F951FF" w:rsidRPr="00F951FF" w:rsidRDefault="00F951FF" w:rsidP="00F951FF">
      <w:pPr>
        <w:pStyle w:val="Literaturverzeichnis"/>
        <w:rPr>
          <w:lang w:val="en-US"/>
        </w:rPr>
      </w:pPr>
      <w:r w:rsidRPr="00F951FF">
        <w:rPr>
          <w:lang w:val="en-US"/>
        </w:rPr>
        <w:t xml:space="preserve">GLES. (2016). </w:t>
      </w:r>
      <w:r w:rsidRPr="00F951FF">
        <w:rPr>
          <w:i/>
          <w:iCs/>
          <w:lang w:val="en-US"/>
        </w:rPr>
        <w:t>Short-term Campaign Panel 2013 (GLES)</w:t>
      </w:r>
      <w:r w:rsidRPr="00F951FF">
        <w:rPr>
          <w:lang w:val="en-US"/>
        </w:rPr>
        <w:t xml:space="preserve"> (3.2.0) [Data set]. GESIS Data Archive. https://doi.org/10.4232/1.12561</w:t>
      </w:r>
    </w:p>
    <w:p w14:paraId="75CC19C3" w14:textId="77777777" w:rsidR="00F951FF" w:rsidRPr="00F951FF" w:rsidRDefault="00F951FF" w:rsidP="00F951FF">
      <w:pPr>
        <w:pStyle w:val="Literaturverzeichnis"/>
        <w:rPr>
          <w:lang w:val="en-US"/>
        </w:rPr>
      </w:pPr>
      <w:r w:rsidRPr="00F951FF">
        <w:rPr>
          <w:lang w:val="en-US"/>
        </w:rPr>
        <w:t xml:space="preserve">GLES. (2019). </w:t>
      </w:r>
      <w:r w:rsidRPr="00F951FF">
        <w:rPr>
          <w:i/>
          <w:iCs/>
          <w:lang w:val="en-US"/>
        </w:rPr>
        <w:t>Short-term Campaign Panel (GLES 2017)</w:t>
      </w:r>
      <w:r w:rsidRPr="00F951FF">
        <w:rPr>
          <w:lang w:val="en-US"/>
        </w:rPr>
        <w:t xml:space="preserve"> (7.0.0) [Data set]. GESIS Data Archive. https://doi.org/10.4232/1.13323</w:t>
      </w:r>
    </w:p>
    <w:p w14:paraId="32053CF6" w14:textId="77777777" w:rsidR="00F951FF" w:rsidRPr="00F951FF" w:rsidRDefault="00F951FF" w:rsidP="00F951FF">
      <w:pPr>
        <w:pStyle w:val="Literaturverzeichnis"/>
        <w:rPr>
          <w:lang w:val="en-US"/>
        </w:rPr>
      </w:pPr>
      <w:r w:rsidRPr="00F951FF">
        <w:rPr>
          <w:lang w:val="en-US"/>
        </w:rPr>
        <w:t xml:space="preserve">GLES. (2022). </w:t>
      </w:r>
      <w:r w:rsidRPr="00F951FF">
        <w:rPr>
          <w:i/>
          <w:iCs/>
          <w:lang w:val="en-US"/>
        </w:rPr>
        <w:t>GLES Rolling Cross-Section 2021GLES Rolling Cross-Section 2021</w:t>
      </w:r>
      <w:r w:rsidRPr="00F951FF">
        <w:rPr>
          <w:lang w:val="en-US"/>
        </w:rPr>
        <w:t xml:space="preserve"> (2.0.0) [Data set]. GESIS. https://doi.org/10.4232/1.13876</w:t>
      </w:r>
    </w:p>
    <w:p w14:paraId="0E006B3C" w14:textId="77777777" w:rsidR="00F951FF" w:rsidRPr="00F951FF" w:rsidRDefault="00F951FF" w:rsidP="00F951FF">
      <w:pPr>
        <w:pStyle w:val="Literaturverzeichnis"/>
        <w:rPr>
          <w:lang w:val="en-US"/>
        </w:rPr>
      </w:pPr>
      <w:r w:rsidRPr="00F951FF">
        <w:rPr>
          <w:lang w:val="en-US"/>
        </w:rPr>
        <w:t xml:space="preserve">Greenberg, J., &amp; Jonas, E. (2003). Psychological motives and political orientation--The left, the right, and the rigid: Comment on Jost et al. (2003). </w:t>
      </w:r>
      <w:r w:rsidRPr="00F951FF">
        <w:rPr>
          <w:i/>
          <w:iCs/>
          <w:lang w:val="en-US"/>
        </w:rPr>
        <w:t>Psychological Bulletin</w:t>
      </w:r>
      <w:r w:rsidRPr="00F951FF">
        <w:rPr>
          <w:lang w:val="en-US"/>
        </w:rPr>
        <w:t xml:space="preserve">, </w:t>
      </w:r>
      <w:r w:rsidRPr="00F951FF">
        <w:rPr>
          <w:i/>
          <w:iCs/>
          <w:lang w:val="en-US"/>
        </w:rPr>
        <w:t>129</w:t>
      </w:r>
      <w:r w:rsidRPr="00F951FF">
        <w:rPr>
          <w:lang w:val="en-US"/>
        </w:rPr>
        <w:t>(3), 376–382. https://doi.org/10.1037/0033-2909.129.3.376</w:t>
      </w:r>
    </w:p>
    <w:p w14:paraId="411E834F" w14:textId="77777777" w:rsidR="00F951FF" w:rsidRPr="00F951FF" w:rsidRDefault="00F951FF" w:rsidP="00F951FF">
      <w:pPr>
        <w:pStyle w:val="Literaturverzeichnis"/>
        <w:rPr>
          <w:lang w:val="en-US"/>
        </w:rPr>
      </w:pPr>
      <w:r w:rsidRPr="00F951FF">
        <w:rPr>
          <w:lang w:val="en-US"/>
        </w:rPr>
        <w:t xml:space="preserve">Greene, S. (2005). The Structure of Partisan Attitudes: Reexamining Partisan Dimensionality and Ambivalence. </w:t>
      </w:r>
      <w:r w:rsidRPr="00F951FF">
        <w:rPr>
          <w:i/>
          <w:iCs/>
          <w:lang w:val="en-US"/>
        </w:rPr>
        <w:t>Political Psychology</w:t>
      </w:r>
      <w:r w:rsidRPr="00F951FF">
        <w:rPr>
          <w:lang w:val="en-US"/>
        </w:rPr>
        <w:t xml:space="preserve">, </w:t>
      </w:r>
      <w:r w:rsidRPr="00F951FF">
        <w:rPr>
          <w:i/>
          <w:iCs/>
          <w:lang w:val="en-US"/>
        </w:rPr>
        <w:t>26</w:t>
      </w:r>
      <w:r w:rsidRPr="00F951FF">
        <w:rPr>
          <w:lang w:val="en-US"/>
        </w:rPr>
        <w:t>(5), 809–822. https://doi.org/10.1111/j.1467-9221.2005.00445.x</w:t>
      </w:r>
    </w:p>
    <w:p w14:paraId="4AA05579" w14:textId="77777777" w:rsidR="00F951FF" w:rsidRPr="00F951FF" w:rsidRDefault="00F951FF" w:rsidP="00F951FF">
      <w:pPr>
        <w:pStyle w:val="Literaturverzeichnis"/>
        <w:rPr>
          <w:lang w:val="en-US"/>
        </w:rPr>
      </w:pPr>
      <w:r w:rsidRPr="00F951FF">
        <w:rPr>
          <w:lang w:val="en-US"/>
        </w:rPr>
        <w:t xml:space="preserve">Groenendyk, E. (2016). The Anxious and Ambivalent Partisan: The Effect of Incidental Anxiety on Partisan Motivated Recall and Ambivalence. </w:t>
      </w:r>
      <w:r w:rsidRPr="00F951FF">
        <w:rPr>
          <w:i/>
          <w:iCs/>
          <w:lang w:val="en-US"/>
        </w:rPr>
        <w:t>Public Opinion Quarterly</w:t>
      </w:r>
      <w:r w:rsidRPr="00F951FF">
        <w:rPr>
          <w:lang w:val="en-US"/>
        </w:rPr>
        <w:t xml:space="preserve">, </w:t>
      </w:r>
      <w:r w:rsidRPr="00F951FF">
        <w:rPr>
          <w:i/>
          <w:iCs/>
          <w:lang w:val="en-US"/>
        </w:rPr>
        <w:t>80</w:t>
      </w:r>
      <w:r w:rsidRPr="00F951FF">
        <w:rPr>
          <w:lang w:val="en-US"/>
        </w:rPr>
        <w:t>(2), 460–479. https://doi.org/10.1093/poq/nfv083</w:t>
      </w:r>
    </w:p>
    <w:p w14:paraId="03FBF2C1" w14:textId="77777777" w:rsidR="00F951FF" w:rsidRPr="00F951FF" w:rsidRDefault="00F951FF" w:rsidP="00F951FF">
      <w:pPr>
        <w:pStyle w:val="Literaturverzeichnis"/>
        <w:rPr>
          <w:lang w:val="en-US"/>
        </w:rPr>
      </w:pPr>
      <w:r w:rsidRPr="00F951FF">
        <w:rPr>
          <w:lang w:val="en-US"/>
        </w:rPr>
        <w:lastRenderedPageBreak/>
        <w:t xml:space="preserve">Haddock, G., &amp; Maio, G. R. (2019). Inter-individual differences in attitude content: Cognition, affect, and attitudes. In </w:t>
      </w:r>
      <w:r w:rsidRPr="00F951FF">
        <w:rPr>
          <w:i/>
          <w:iCs/>
          <w:lang w:val="en-US"/>
        </w:rPr>
        <w:t>Advances in Experimental Social Psychology</w:t>
      </w:r>
      <w:r w:rsidRPr="00F951FF">
        <w:rPr>
          <w:lang w:val="en-US"/>
        </w:rPr>
        <w:t xml:space="preserve"> (Vol. 59, pp. 53–102). Elsevier. https://doi.org/10.1016/bs.aesp.2018.10.002</w:t>
      </w:r>
    </w:p>
    <w:p w14:paraId="739C89E3" w14:textId="77777777" w:rsidR="00F951FF" w:rsidRPr="00F951FF" w:rsidRDefault="00F951FF" w:rsidP="00F951FF">
      <w:pPr>
        <w:pStyle w:val="Literaturverzeichnis"/>
        <w:rPr>
          <w:lang w:val="en-US"/>
        </w:rPr>
      </w:pPr>
      <w:r w:rsidRPr="00F951FF">
        <w:rPr>
          <w:lang w:val="en-US"/>
        </w:rPr>
        <w:t xml:space="preserve">Hibbing, J. R., Smith, K. B., &amp; Alford, J. R. (2014). Differences in negativity bias underlie variations in political ideology. </w:t>
      </w:r>
      <w:r w:rsidRPr="00F951FF">
        <w:rPr>
          <w:i/>
          <w:iCs/>
          <w:lang w:val="en-US"/>
        </w:rPr>
        <w:t>Behavioral and Brain Sciences</w:t>
      </w:r>
      <w:r w:rsidRPr="00F951FF">
        <w:rPr>
          <w:lang w:val="en-US"/>
        </w:rPr>
        <w:t xml:space="preserve">, </w:t>
      </w:r>
      <w:r w:rsidRPr="00F951FF">
        <w:rPr>
          <w:i/>
          <w:iCs/>
          <w:lang w:val="en-US"/>
        </w:rPr>
        <w:t>37</w:t>
      </w:r>
      <w:r w:rsidRPr="00F951FF">
        <w:rPr>
          <w:lang w:val="en-US"/>
        </w:rPr>
        <w:t>(3), 297–307. https://doi.org/10.1017/S0140525X13001192</w:t>
      </w:r>
    </w:p>
    <w:p w14:paraId="5762B702" w14:textId="77777777" w:rsidR="00F951FF" w:rsidRPr="00F951FF" w:rsidRDefault="00F951FF" w:rsidP="00F951FF">
      <w:pPr>
        <w:pStyle w:val="Literaturverzeichnis"/>
        <w:rPr>
          <w:lang w:val="en-US"/>
        </w:rPr>
      </w:pPr>
      <w:r w:rsidRPr="00F951FF">
        <w:rPr>
          <w:lang w:val="en-US"/>
        </w:rPr>
        <w:t xml:space="preserve">Hohnsbehn, J.-M., Urschler, D. F., &amp; Schneider, I. K. (2022). Torn but balanced: Trait ambivalence is negatively related to confirmation. </w:t>
      </w:r>
      <w:r w:rsidRPr="00F951FF">
        <w:rPr>
          <w:i/>
          <w:iCs/>
          <w:lang w:val="en-US"/>
        </w:rPr>
        <w:t>Personality and Individual Differences</w:t>
      </w:r>
      <w:r w:rsidRPr="00F951FF">
        <w:rPr>
          <w:lang w:val="en-US"/>
        </w:rPr>
        <w:t xml:space="preserve">, </w:t>
      </w:r>
      <w:r w:rsidRPr="00F951FF">
        <w:rPr>
          <w:i/>
          <w:iCs/>
          <w:lang w:val="en-US"/>
        </w:rPr>
        <w:t>196</w:t>
      </w:r>
      <w:r w:rsidRPr="00F951FF">
        <w:rPr>
          <w:lang w:val="en-US"/>
        </w:rPr>
        <w:t>, 111736. https://doi.org/10.1016/j.paid.2022.111736</w:t>
      </w:r>
    </w:p>
    <w:p w14:paraId="0113B726" w14:textId="77777777" w:rsidR="00F951FF" w:rsidRPr="00F951FF" w:rsidRDefault="00F951FF" w:rsidP="00F951FF">
      <w:pPr>
        <w:pStyle w:val="Literaturverzeichnis"/>
        <w:rPr>
          <w:lang w:val="en-US"/>
        </w:rPr>
      </w:pPr>
      <w:r w:rsidRPr="00F951FF">
        <w:rPr>
          <w:lang w:val="en-US"/>
        </w:rPr>
        <w:t xml:space="preserve">Jonas, K., Broemer, P., &amp; Diehl, M. (2000). Attitudinal Ambivalence. </w:t>
      </w:r>
      <w:r w:rsidRPr="00F951FF">
        <w:rPr>
          <w:i/>
          <w:iCs/>
          <w:lang w:val="en-US"/>
        </w:rPr>
        <w:t>European Review of Social Psychology</w:t>
      </w:r>
      <w:r w:rsidRPr="00F951FF">
        <w:rPr>
          <w:lang w:val="en-US"/>
        </w:rPr>
        <w:t xml:space="preserve">, </w:t>
      </w:r>
      <w:r w:rsidRPr="00F951FF">
        <w:rPr>
          <w:i/>
          <w:iCs/>
          <w:lang w:val="en-US"/>
        </w:rPr>
        <w:t>11</w:t>
      </w:r>
      <w:r w:rsidRPr="00F951FF">
        <w:rPr>
          <w:lang w:val="en-US"/>
        </w:rPr>
        <w:t>(1), 35–74. https://doi.org/10.1080/14792779943000125</w:t>
      </w:r>
    </w:p>
    <w:p w14:paraId="6C65E419" w14:textId="77777777" w:rsidR="00F951FF" w:rsidRPr="00F951FF" w:rsidRDefault="00F951FF" w:rsidP="00F951FF">
      <w:pPr>
        <w:pStyle w:val="Literaturverzeichnis"/>
        <w:rPr>
          <w:lang w:val="en-US"/>
        </w:rPr>
      </w:pPr>
      <w:r w:rsidRPr="00F951FF">
        <w:rPr>
          <w:lang w:val="en-US"/>
        </w:rPr>
        <w:t xml:space="preserve">Jost, J. T. (2017). Ideological Asymmetries and the Essence of Political Psychology: Presidential Address. </w:t>
      </w:r>
      <w:r w:rsidRPr="00F951FF">
        <w:rPr>
          <w:i/>
          <w:iCs/>
          <w:lang w:val="en-US"/>
        </w:rPr>
        <w:t>Political Psychology</w:t>
      </w:r>
      <w:r w:rsidRPr="00F951FF">
        <w:rPr>
          <w:lang w:val="en-US"/>
        </w:rPr>
        <w:t xml:space="preserve">, </w:t>
      </w:r>
      <w:r w:rsidRPr="00F951FF">
        <w:rPr>
          <w:i/>
          <w:iCs/>
          <w:lang w:val="en-US"/>
        </w:rPr>
        <w:t>38</w:t>
      </w:r>
      <w:r w:rsidRPr="00F951FF">
        <w:rPr>
          <w:lang w:val="en-US"/>
        </w:rPr>
        <w:t>(2), 167–208. https://doi.org/10.1111/pops.12407</w:t>
      </w:r>
    </w:p>
    <w:p w14:paraId="1BEC953C" w14:textId="77777777" w:rsidR="00F951FF" w:rsidRPr="00F951FF" w:rsidRDefault="00F951FF" w:rsidP="00F951FF">
      <w:pPr>
        <w:pStyle w:val="Literaturverzeichnis"/>
        <w:rPr>
          <w:lang w:val="en-US"/>
        </w:rPr>
      </w:pPr>
      <w:r w:rsidRPr="00F951FF">
        <w:rPr>
          <w:lang w:val="en-US"/>
        </w:rPr>
        <w:t xml:space="preserve">Jost, J. T., Federico, C. M., &amp; Napier, J. L. (2009). Political Ideology: Its Structure, Functions, and Elective Affinities. </w:t>
      </w:r>
      <w:r w:rsidRPr="00F951FF">
        <w:rPr>
          <w:i/>
          <w:iCs/>
          <w:lang w:val="en-US"/>
        </w:rPr>
        <w:t>Annual Review of Psychology</w:t>
      </w:r>
      <w:r w:rsidRPr="00F951FF">
        <w:rPr>
          <w:lang w:val="en-US"/>
        </w:rPr>
        <w:t xml:space="preserve">, </w:t>
      </w:r>
      <w:r w:rsidRPr="00F951FF">
        <w:rPr>
          <w:i/>
          <w:iCs/>
          <w:lang w:val="en-US"/>
        </w:rPr>
        <w:t>60</w:t>
      </w:r>
      <w:r w:rsidRPr="00F951FF">
        <w:rPr>
          <w:lang w:val="en-US"/>
        </w:rPr>
        <w:t>(1), 307–337. https://doi.org/10.1146/annurev.psych.60.110707.163600</w:t>
      </w:r>
    </w:p>
    <w:p w14:paraId="5E25F171" w14:textId="77777777" w:rsidR="00F951FF" w:rsidRPr="00F951FF" w:rsidRDefault="00F951FF" w:rsidP="00F951FF">
      <w:pPr>
        <w:pStyle w:val="Literaturverzeichnis"/>
        <w:rPr>
          <w:lang w:val="en-US"/>
        </w:rPr>
      </w:pPr>
      <w:r w:rsidRPr="00F951FF">
        <w:rPr>
          <w:lang w:val="en-US"/>
        </w:rPr>
        <w:t xml:space="preserve">Jost, J. T., Glaser, J., Kruglanski, A. W., &amp; Sulloway, F. J. (2003). Political conservatism as motivated social cognition. </w:t>
      </w:r>
      <w:r w:rsidRPr="00F951FF">
        <w:rPr>
          <w:i/>
          <w:iCs/>
          <w:lang w:val="en-US"/>
        </w:rPr>
        <w:t>Psychological Bulletin</w:t>
      </w:r>
      <w:r w:rsidRPr="00F951FF">
        <w:rPr>
          <w:lang w:val="en-US"/>
        </w:rPr>
        <w:t xml:space="preserve">, </w:t>
      </w:r>
      <w:r w:rsidRPr="00F951FF">
        <w:rPr>
          <w:i/>
          <w:iCs/>
          <w:lang w:val="en-US"/>
        </w:rPr>
        <w:t>129</w:t>
      </w:r>
      <w:r w:rsidRPr="00F951FF">
        <w:rPr>
          <w:lang w:val="en-US"/>
        </w:rPr>
        <w:t>(3), 339–375. https://doi.org/10.1037/0033-2909.129.3.339</w:t>
      </w:r>
    </w:p>
    <w:p w14:paraId="70AC634D" w14:textId="77777777" w:rsidR="00F951FF" w:rsidRPr="00F951FF" w:rsidRDefault="00F951FF" w:rsidP="00F951FF">
      <w:pPr>
        <w:pStyle w:val="Literaturverzeichnis"/>
        <w:rPr>
          <w:lang w:val="en-US"/>
        </w:rPr>
      </w:pPr>
      <w:r>
        <w:t xml:space="preserve">Jost, J. T., &amp; Krochik, M. (2014). </w:t>
      </w:r>
      <w:r w:rsidRPr="00F951FF">
        <w:rPr>
          <w:lang w:val="en-US"/>
        </w:rPr>
        <w:t xml:space="preserve">Ideological Differences in Epistemic Motivation: Implications for Attitude Structure, Depth of Information Processing, Susceptibility to Persuasion, and Stereotyping. In </w:t>
      </w:r>
      <w:r w:rsidRPr="00F951FF">
        <w:rPr>
          <w:i/>
          <w:iCs/>
          <w:lang w:val="en-US"/>
        </w:rPr>
        <w:t>Advances in Motivation Science</w:t>
      </w:r>
      <w:r w:rsidRPr="00F951FF">
        <w:rPr>
          <w:lang w:val="en-US"/>
        </w:rPr>
        <w:t xml:space="preserve"> (Vol. 1, pp. 181–231). Elsevier. https://doi.org/10.1016/bs.adms.2014.08.005</w:t>
      </w:r>
    </w:p>
    <w:p w14:paraId="206A665A" w14:textId="77777777" w:rsidR="00F951FF" w:rsidRPr="00F951FF" w:rsidRDefault="00F951FF" w:rsidP="00F951FF">
      <w:pPr>
        <w:pStyle w:val="Literaturverzeichnis"/>
        <w:rPr>
          <w:lang w:val="en-US"/>
        </w:rPr>
      </w:pPr>
      <w:r w:rsidRPr="00F951FF">
        <w:rPr>
          <w:lang w:val="en-US"/>
        </w:rPr>
        <w:t xml:space="preserve">Keele, L., &amp; Wolak, J. (2006). Value Conflict and Volatility in Party Identification. </w:t>
      </w:r>
      <w:r w:rsidRPr="00F951FF">
        <w:rPr>
          <w:i/>
          <w:iCs/>
          <w:lang w:val="en-US"/>
        </w:rPr>
        <w:t>British Journal of Political Science</w:t>
      </w:r>
      <w:r w:rsidRPr="00F951FF">
        <w:rPr>
          <w:lang w:val="en-US"/>
        </w:rPr>
        <w:t xml:space="preserve">, </w:t>
      </w:r>
      <w:r w:rsidRPr="00F951FF">
        <w:rPr>
          <w:i/>
          <w:iCs/>
          <w:lang w:val="en-US"/>
        </w:rPr>
        <w:t>36</w:t>
      </w:r>
      <w:r w:rsidRPr="00F951FF">
        <w:rPr>
          <w:lang w:val="en-US"/>
        </w:rPr>
        <w:t>(4), 671–690. https://doi.org/10.1017/S0007123406000354</w:t>
      </w:r>
    </w:p>
    <w:p w14:paraId="2CE55B65" w14:textId="77777777" w:rsidR="00F951FF" w:rsidRPr="00F951FF" w:rsidRDefault="00F951FF" w:rsidP="00F951FF">
      <w:pPr>
        <w:pStyle w:val="Literaturverzeichnis"/>
        <w:rPr>
          <w:lang w:val="en-US"/>
        </w:rPr>
      </w:pPr>
      <w:r w:rsidRPr="00F951FF">
        <w:rPr>
          <w:lang w:val="en-US"/>
        </w:rPr>
        <w:t xml:space="preserve">Keele, L., &amp; Wolak, J. (2008). Contextual Sources of Ambivalence. </w:t>
      </w:r>
      <w:r w:rsidRPr="00F951FF">
        <w:rPr>
          <w:i/>
          <w:iCs/>
          <w:lang w:val="en-US"/>
        </w:rPr>
        <w:t>Political Psychology</w:t>
      </w:r>
      <w:r w:rsidRPr="00F951FF">
        <w:rPr>
          <w:lang w:val="en-US"/>
        </w:rPr>
        <w:t xml:space="preserve">, </w:t>
      </w:r>
      <w:r w:rsidRPr="00F951FF">
        <w:rPr>
          <w:i/>
          <w:iCs/>
          <w:lang w:val="en-US"/>
        </w:rPr>
        <w:t>29</w:t>
      </w:r>
      <w:r w:rsidRPr="00F951FF">
        <w:rPr>
          <w:lang w:val="en-US"/>
        </w:rPr>
        <w:t>(5), 653–673. https://doi.org/10.1111/j.1467-9221.2008.00659.x</w:t>
      </w:r>
    </w:p>
    <w:p w14:paraId="75EFFD37" w14:textId="77777777" w:rsidR="00F951FF" w:rsidRPr="00F951FF" w:rsidRDefault="00F951FF" w:rsidP="00F951FF">
      <w:pPr>
        <w:pStyle w:val="Literaturverzeichnis"/>
        <w:rPr>
          <w:lang w:val="en-US"/>
        </w:rPr>
      </w:pPr>
      <w:r w:rsidRPr="00F951FF">
        <w:rPr>
          <w:lang w:val="en-US"/>
        </w:rPr>
        <w:lastRenderedPageBreak/>
        <w:t xml:space="preserve">Krochik, M., Jost, J. T., &amp; Nosek, B. A. (2007). </w:t>
      </w:r>
      <w:r w:rsidRPr="00F951FF">
        <w:rPr>
          <w:i/>
          <w:iCs/>
          <w:lang w:val="en-US"/>
        </w:rPr>
        <w:t>Ideology informs structure: Social and moti- vational in</w:t>
      </w:r>
      <w:r>
        <w:rPr>
          <w:i/>
          <w:iCs/>
        </w:rPr>
        <w:t>ﬂ</w:t>
      </w:r>
      <w:r w:rsidRPr="00F951FF">
        <w:rPr>
          <w:i/>
          <w:iCs/>
          <w:lang w:val="en-US"/>
        </w:rPr>
        <w:t>uences on the attitudinal strength of liberals and conservatives.</w:t>
      </w:r>
      <w:r w:rsidRPr="00F951FF">
        <w:rPr>
          <w:lang w:val="en-US"/>
        </w:rPr>
        <w:t xml:space="preserve"> Annual Meeting of the International Society of Political Psychology, Portland, Oregon.</w:t>
      </w:r>
    </w:p>
    <w:p w14:paraId="12D22AC8" w14:textId="77777777" w:rsidR="00F951FF" w:rsidRPr="00F951FF" w:rsidRDefault="00F951FF" w:rsidP="00F951FF">
      <w:pPr>
        <w:pStyle w:val="Literaturverzeichnis"/>
        <w:rPr>
          <w:lang w:val="en-US"/>
        </w:rPr>
      </w:pPr>
      <w:r w:rsidRPr="00F951FF">
        <w:rPr>
          <w:lang w:val="en-US"/>
        </w:rPr>
        <w:t xml:space="preserve">Lammers, J., Koch, A., Conway, P., &amp; Brandt, M. J. (2017). The Political Domain Appears Simpler to the Politically Extreme Than to Political Moderates. </w:t>
      </w:r>
      <w:r w:rsidRPr="00F951FF">
        <w:rPr>
          <w:i/>
          <w:iCs/>
          <w:lang w:val="en-US"/>
        </w:rPr>
        <w:t>Social Psychological and Personality Science</w:t>
      </w:r>
      <w:r w:rsidRPr="00F951FF">
        <w:rPr>
          <w:lang w:val="en-US"/>
        </w:rPr>
        <w:t xml:space="preserve">, </w:t>
      </w:r>
      <w:r w:rsidRPr="00F951FF">
        <w:rPr>
          <w:i/>
          <w:iCs/>
          <w:lang w:val="en-US"/>
        </w:rPr>
        <w:t>8</w:t>
      </w:r>
      <w:r w:rsidRPr="00F951FF">
        <w:rPr>
          <w:lang w:val="en-US"/>
        </w:rPr>
        <w:t>(6), 612–622. https://doi.org/10.1177/1948550616678456</w:t>
      </w:r>
    </w:p>
    <w:p w14:paraId="23C0019E" w14:textId="77777777" w:rsidR="00F951FF" w:rsidRPr="00F951FF" w:rsidRDefault="00F951FF" w:rsidP="00F951FF">
      <w:pPr>
        <w:pStyle w:val="Literaturverzeichnis"/>
        <w:rPr>
          <w:lang w:val="en-US"/>
        </w:rPr>
      </w:pPr>
      <w:r w:rsidRPr="00F951FF">
        <w:rPr>
          <w:lang w:val="en-US"/>
        </w:rPr>
        <w:t xml:space="preserve">Lavine, H. (2001). The Electoral Consequences of Ambivalence toward Presidential Candidates. </w:t>
      </w:r>
      <w:r w:rsidRPr="00F951FF">
        <w:rPr>
          <w:i/>
          <w:iCs/>
          <w:lang w:val="en-US"/>
        </w:rPr>
        <w:t>American Journal of Political Science</w:t>
      </w:r>
      <w:r w:rsidRPr="00F951FF">
        <w:rPr>
          <w:lang w:val="en-US"/>
        </w:rPr>
        <w:t xml:space="preserve">, </w:t>
      </w:r>
      <w:r w:rsidRPr="00F951FF">
        <w:rPr>
          <w:i/>
          <w:iCs/>
          <w:lang w:val="en-US"/>
        </w:rPr>
        <w:t>45</w:t>
      </w:r>
      <w:r w:rsidRPr="00F951FF">
        <w:rPr>
          <w:lang w:val="en-US"/>
        </w:rPr>
        <w:t>(4), 915. https://doi.org/10.2307/2669332</w:t>
      </w:r>
    </w:p>
    <w:p w14:paraId="180ABE67" w14:textId="77777777" w:rsidR="00F951FF" w:rsidRPr="00F951FF" w:rsidRDefault="00F951FF" w:rsidP="00F951FF">
      <w:pPr>
        <w:pStyle w:val="Literaturverzeichnis"/>
        <w:rPr>
          <w:lang w:val="en-US"/>
        </w:rPr>
      </w:pPr>
      <w:r w:rsidRPr="00F951FF">
        <w:rPr>
          <w:lang w:val="en-US"/>
        </w:rPr>
        <w:t xml:space="preserve">Lavine, H., Johnston, C. D., &amp; Steenbergen, M. R. (2012). </w:t>
      </w:r>
      <w:r w:rsidRPr="00F951FF">
        <w:rPr>
          <w:i/>
          <w:iCs/>
          <w:lang w:val="en-US"/>
        </w:rPr>
        <w:t>The ambivalent partisan: How critical loyalty promotes democracy</w:t>
      </w:r>
      <w:r w:rsidRPr="00F951FF">
        <w:rPr>
          <w:lang w:val="en-US"/>
        </w:rPr>
        <w:t>. Oxford University Press.</w:t>
      </w:r>
    </w:p>
    <w:p w14:paraId="6F372B24" w14:textId="77777777" w:rsidR="00F951FF" w:rsidRPr="00F951FF" w:rsidRDefault="00F951FF" w:rsidP="00F951FF">
      <w:pPr>
        <w:pStyle w:val="Literaturverzeichnis"/>
        <w:rPr>
          <w:lang w:val="en-US"/>
        </w:rPr>
      </w:pPr>
      <w:r w:rsidRPr="00F951FF">
        <w:rPr>
          <w:lang w:val="en-US"/>
        </w:rPr>
        <w:t xml:space="preserve">Locke, K. D., &amp; Braun, C. C. (2009). Ambivalence versus Valence: Analyzing the Effects of Opposing Attitudes. </w:t>
      </w:r>
      <w:r w:rsidRPr="00F951FF">
        <w:rPr>
          <w:i/>
          <w:iCs/>
          <w:lang w:val="en-US"/>
        </w:rPr>
        <w:t>Social Cognition</w:t>
      </w:r>
      <w:r w:rsidRPr="00F951FF">
        <w:rPr>
          <w:lang w:val="en-US"/>
        </w:rPr>
        <w:t xml:space="preserve">, </w:t>
      </w:r>
      <w:r w:rsidRPr="00F951FF">
        <w:rPr>
          <w:i/>
          <w:iCs/>
          <w:lang w:val="en-US"/>
        </w:rPr>
        <w:t>27</w:t>
      </w:r>
      <w:r w:rsidRPr="00F951FF">
        <w:rPr>
          <w:lang w:val="en-US"/>
        </w:rPr>
        <w:t>(1), 89–104. https://doi.org/10.1521/soco.2009.27.1.89</w:t>
      </w:r>
    </w:p>
    <w:p w14:paraId="327EE6FC" w14:textId="77777777" w:rsidR="00F951FF" w:rsidRPr="00F951FF" w:rsidRDefault="00F951FF" w:rsidP="00F951FF">
      <w:pPr>
        <w:pStyle w:val="Literaturverzeichnis"/>
        <w:rPr>
          <w:lang w:val="en-US"/>
        </w:rPr>
      </w:pPr>
      <w:r w:rsidRPr="00F951FF">
        <w:rPr>
          <w:lang w:val="en-US"/>
        </w:rPr>
        <w:t xml:space="preserve">McGraw, K. M., Hasecke, E., &amp; Conger, K. (2003). Ambivalence, Uncertainty, and Processes of Candidate Evaluation. </w:t>
      </w:r>
      <w:r w:rsidRPr="00F951FF">
        <w:rPr>
          <w:i/>
          <w:iCs/>
          <w:lang w:val="en-US"/>
        </w:rPr>
        <w:t>Political Psychology</w:t>
      </w:r>
      <w:r w:rsidRPr="00F951FF">
        <w:rPr>
          <w:lang w:val="en-US"/>
        </w:rPr>
        <w:t xml:space="preserve">, </w:t>
      </w:r>
      <w:r w:rsidRPr="00F951FF">
        <w:rPr>
          <w:i/>
          <w:iCs/>
          <w:lang w:val="en-US"/>
        </w:rPr>
        <w:t>24</w:t>
      </w:r>
      <w:r w:rsidRPr="00F951FF">
        <w:rPr>
          <w:lang w:val="en-US"/>
        </w:rPr>
        <w:t>(3), 421–448. https://doi.org/10.1111/0162-895X.00335</w:t>
      </w:r>
    </w:p>
    <w:p w14:paraId="49702265" w14:textId="77777777" w:rsidR="00F951FF" w:rsidRPr="00F951FF" w:rsidRDefault="00F951FF" w:rsidP="00F951FF">
      <w:pPr>
        <w:pStyle w:val="Literaturverzeichnis"/>
        <w:rPr>
          <w:lang w:val="en-US"/>
        </w:rPr>
      </w:pPr>
      <w:r w:rsidRPr="00F951FF">
        <w:rPr>
          <w:lang w:val="en-US"/>
        </w:rPr>
        <w:t xml:space="preserve">Mulligan, K. (2011). Partisan Ambivalence, Split-Ticket Voting, and Divided Government: Partisan Ambivalence. </w:t>
      </w:r>
      <w:r w:rsidRPr="00F951FF">
        <w:rPr>
          <w:i/>
          <w:iCs/>
          <w:lang w:val="en-US"/>
        </w:rPr>
        <w:t>Political Psychology</w:t>
      </w:r>
      <w:r w:rsidRPr="00F951FF">
        <w:rPr>
          <w:lang w:val="en-US"/>
        </w:rPr>
        <w:t xml:space="preserve">, </w:t>
      </w:r>
      <w:r w:rsidRPr="00F951FF">
        <w:rPr>
          <w:i/>
          <w:iCs/>
          <w:lang w:val="en-US"/>
        </w:rPr>
        <w:t>32</w:t>
      </w:r>
      <w:r w:rsidRPr="00F951FF">
        <w:rPr>
          <w:lang w:val="en-US"/>
        </w:rPr>
        <w:t>(3), 505–530. https://doi.org/10.1111/j.1467-9221.2011.00830.x</w:t>
      </w:r>
    </w:p>
    <w:p w14:paraId="6DE45627" w14:textId="77777777" w:rsidR="00F951FF" w:rsidRPr="00F951FF" w:rsidRDefault="00F951FF" w:rsidP="00F951FF">
      <w:pPr>
        <w:pStyle w:val="Literaturverzeichnis"/>
        <w:rPr>
          <w:lang w:val="en-US"/>
        </w:rPr>
      </w:pPr>
      <w:r w:rsidRPr="00F951FF">
        <w:rPr>
          <w:lang w:val="en-US"/>
        </w:rPr>
        <w:t xml:space="preserve">Newby-Clark, I. R., McGregor, I., &amp; Zanna, M. P. (2002). Thinking and caring about cognitive inconsistency: When and for whom does attitudinal ambivalence feel uncomfortable? </w:t>
      </w:r>
      <w:r w:rsidRPr="00F951FF">
        <w:rPr>
          <w:i/>
          <w:iCs/>
          <w:lang w:val="en-US"/>
        </w:rPr>
        <w:t>Journal of Personality and Social Psychology</w:t>
      </w:r>
      <w:r w:rsidRPr="00F951FF">
        <w:rPr>
          <w:lang w:val="en-US"/>
        </w:rPr>
        <w:t xml:space="preserve">, </w:t>
      </w:r>
      <w:r w:rsidRPr="00F951FF">
        <w:rPr>
          <w:i/>
          <w:iCs/>
          <w:lang w:val="en-US"/>
        </w:rPr>
        <w:t>82</w:t>
      </w:r>
      <w:r w:rsidRPr="00F951FF">
        <w:rPr>
          <w:lang w:val="en-US"/>
        </w:rPr>
        <w:t>(2), 157–166. https://doi.org/10.1037/0022-3514.82.2.157</w:t>
      </w:r>
    </w:p>
    <w:p w14:paraId="6BCA11B9" w14:textId="77777777" w:rsidR="00F951FF" w:rsidRPr="00F951FF" w:rsidRDefault="00F951FF" w:rsidP="00F951FF">
      <w:pPr>
        <w:pStyle w:val="Literaturverzeichnis"/>
        <w:rPr>
          <w:lang w:val="en-US"/>
        </w:rPr>
      </w:pPr>
      <w:r w:rsidRPr="00F951FF">
        <w:rPr>
          <w:lang w:val="en-US"/>
        </w:rPr>
        <w:t xml:space="preserve">Newman, L. S., &amp; Sargent, R. H. (2020). Liberals Report Lower Levels of Attitudinal Ambivalence Than Conservatives. </w:t>
      </w:r>
      <w:r w:rsidRPr="00F951FF">
        <w:rPr>
          <w:i/>
          <w:iCs/>
          <w:lang w:val="en-US"/>
        </w:rPr>
        <w:t>Social Psychological and Personality Science</w:t>
      </w:r>
      <w:r w:rsidRPr="00F951FF">
        <w:rPr>
          <w:lang w:val="en-US"/>
        </w:rPr>
        <w:t>, 194855062093979. https://doi.org/10.1177/1948550620939798</w:t>
      </w:r>
    </w:p>
    <w:p w14:paraId="4216D447" w14:textId="77777777" w:rsidR="00F951FF" w:rsidRPr="00F951FF" w:rsidRDefault="00F951FF" w:rsidP="00F951FF">
      <w:pPr>
        <w:pStyle w:val="Literaturverzeichnis"/>
        <w:rPr>
          <w:lang w:val="en-US"/>
        </w:rPr>
      </w:pPr>
      <w:r w:rsidRPr="00F951FF">
        <w:rPr>
          <w:lang w:val="en-US"/>
        </w:rPr>
        <w:lastRenderedPageBreak/>
        <w:t xml:space="preserve">Poteat, V. P., &amp; Mereish, E. H. (2012). (Dis)similarity Between Liberals and Conservatives: Predicting Variability in Group Differences on Abortion and Same-Sex Marriage Rights Attitudes. </w:t>
      </w:r>
      <w:r w:rsidRPr="00F951FF">
        <w:rPr>
          <w:i/>
          <w:iCs/>
          <w:lang w:val="en-US"/>
        </w:rPr>
        <w:t>Basic and Applied Social Psychology</w:t>
      </w:r>
      <w:r w:rsidRPr="00F951FF">
        <w:rPr>
          <w:lang w:val="en-US"/>
        </w:rPr>
        <w:t xml:space="preserve">, </w:t>
      </w:r>
      <w:r w:rsidRPr="00F951FF">
        <w:rPr>
          <w:i/>
          <w:iCs/>
          <w:lang w:val="en-US"/>
        </w:rPr>
        <w:t>34</w:t>
      </w:r>
      <w:r w:rsidRPr="00F951FF">
        <w:rPr>
          <w:lang w:val="en-US"/>
        </w:rPr>
        <w:t>(1), 56–65. https://doi.org/10.1080/01973533.2011.637852</w:t>
      </w:r>
    </w:p>
    <w:p w14:paraId="00DA7B31" w14:textId="77777777" w:rsidR="00F951FF" w:rsidRPr="00F951FF" w:rsidRDefault="00F951FF" w:rsidP="00F951FF">
      <w:pPr>
        <w:pStyle w:val="Literaturverzeichnis"/>
        <w:rPr>
          <w:lang w:val="en-US"/>
        </w:rPr>
      </w:pPr>
      <w:r w:rsidRPr="00F951FF">
        <w:rPr>
          <w:lang w:val="en-US"/>
        </w:rPr>
        <w:t xml:space="preserve">Robison, J. (2021). What’s the Value of Partisan Loyalty? Partisan Ambivalence, Motivated Reasoning, and Correct Voting in U.S. Presidential Elections. </w:t>
      </w:r>
      <w:r w:rsidRPr="00F951FF">
        <w:rPr>
          <w:i/>
          <w:iCs/>
          <w:lang w:val="en-US"/>
        </w:rPr>
        <w:t>Political Psychology</w:t>
      </w:r>
      <w:r w:rsidRPr="00F951FF">
        <w:rPr>
          <w:lang w:val="en-US"/>
        </w:rPr>
        <w:t xml:space="preserve">, </w:t>
      </w:r>
      <w:r w:rsidRPr="00F951FF">
        <w:rPr>
          <w:i/>
          <w:iCs/>
          <w:lang w:val="en-US"/>
        </w:rPr>
        <w:t>42</w:t>
      </w:r>
      <w:r w:rsidRPr="00F951FF">
        <w:rPr>
          <w:lang w:val="en-US"/>
        </w:rPr>
        <w:t>(6), 977–993. https://doi.org/10.1111/pops.12729</w:t>
      </w:r>
    </w:p>
    <w:p w14:paraId="58B4C0A5" w14:textId="77777777" w:rsidR="00F951FF" w:rsidRPr="00F951FF" w:rsidRDefault="00F951FF" w:rsidP="00F951FF">
      <w:pPr>
        <w:pStyle w:val="Literaturverzeichnis"/>
        <w:rPr>
          <w:lang w:val="en-US"/>
        </w:rPr>
      </w:pPr>
      <w:r w:rsidRPr="00F951FF">
        <w:rPr>
          <w:lang w:val="en-US"/>
        </w:rPr>
        <w:t xml:space="preserve">Rosenberg, M. J., &amp; Hovland, C. I. (1960). Cognitive, Affective, and Behavioral Components of Attitudes. In M. J. Rosenberg, C. I. Hovland, W. J. McGuire, R. P. Abelson, &amp; J. W. Brehm (Eds.), </w:t>
      </w:r>
      <w:r w:rsidRPr="00F951FF">
        <w:rPr>
          <w:i/>
          <w:iCs/>
          <w:lang w:val="en-US"/>
        </w:rPr>
        <w:t>Attitude Organization and Change: An Analysis of Consistency among Attitude Component</w:t>
      </w:r>
      <w:r w:rsidRPr="00F951FF">
        <w:rPr>
          <w:lang w:val="en-US"/>
        </w:rPr>
        <w:t xml:space="preserve"> (pp. 1–14). Yale University Press.</w:t>
      </w:r>
    </w:p>
    <w:p w14:paraId="294F5C7A" w14:textId="77777777" w:rsidR="00F951FF" w:rsidRPr="00F951FF" w:rsidRDefault="00F951FF" w:rsidP="00F951FF">
      <w:pPr>
        <w:pStyle w:val="Literaturverzeichnis"/>
        <w:rPr>
          <w:lang w:val="en-US"/>
        </w:rPr>
      </w:pPr>
      <w:r w:rsidRPr="00F951FF">
        <w:rPr>
          <w:lang w:val="en-US"/>
        </w:rPr>
        <w:t xml:space="preserve">Rudolph, T. J. (2011). The Dynamics of Ambivalence. </w:t>
      </w:r>
      <w:r w:rsidRPr="00F951FF">
        <w:rPr>
          <w:i/>
          <w:iCs/>
          <w:lang w:val="en-US"/>
        </w:rPr>
        <w:t>American Journal of Political Science</w:t>
      </w:r>
      <w:r w:rsidRPr="00F951FF">
        <w:rPr>
          <w:lang w:val="en-US"/>
        </w:rPr>
        <w:t xml:space="preserve">, </w:t>
      </w:r>
      <w:r w:rsidRPr="00F951FF">
        <w:rPr>
          <w:i/>
          <w:iCs/>
          <w:lang w:val="en-US"/>
        </w:rPr>
        <w:t>55</w:t>
      </w:r>
      <w:r w:rsidRPr="00F951FF">
        <w:rPr>
          <w:lang w:val="en-US"/>
        </w:rPr>
        <w:t>(3), 561–573. https://doi.org/10.1111/j.1540-5907.2010.00505.x</w:t>
      </w:r>
    </w:p>
    <w:p w14:paraId="649B6DCA" w14:textId="77777777" w:rsidR="00F951FF" w:rsidRPr="00F951FF" w:rsidRDefault="00F951FF" w:rsidP="00F951FF">
      <w:pPr>
        <w:pStyle w:val="Literaturverzeichnis"/>
        <w:rPr>
          <w:lang w:val="en-US"/>
        </w:rPr>
      </w:pPr>
      <w:r w:rsidRPr="00F951FF">
        <w:rPr>
          <w:lang w:val="en-US"/>
        </w:rPr>
        <w:t xml:space="preserve">Rudolph, T. J., &amp; Popp, E. (2007). An Information Processing Theory of Ambivalence. </w:t>
      </w:r>
      <w:r w:rsidRPr="00F951FF">
        <w:rPr>
          <w:i/>
          <w:iCs/>
          <w:lang w:val="en-US"/>
        </w:rPr>
        <w:t>Political Psychology</w:t>
      </w:r>
      <w:r w:rsidRPr="00F951FF">
        <w:rPr>
          <w:lang w:val="en-US"/>
        </w:rPr>
        <w:t xml:space="preserve">, </w:t>
      </w:r>
      <w:r w:rsidRPr="00F951FF">
        <w:rPr>
          <w:i/>
          <w:iCs/>
          <w:lang w:val="en-US"/>
        </w:rPr>
        <w:t>28</w:t>
      </w:r>
      <w:r w:rsidRPr="00F951FF">
        <w:rPr>
          <w:lang w:val="en-US"/>
        </w:rPr>
        <w:t>(5), 563–585. https://doi.org/10.1111/j.1467-9221.2007.00590.x</w:t>
      </w:r>
    </w:p>
    <w:p w14:paraId="39CFC470" w14:textId="77777777" w:rsidR="00F951FF" w:rsidRPr="00F951FF" w:rsidRDefault="00F951FF" w:rsidP="00F951FF">
      <w:pPr>
        <w:pStyle w:val="Literaturverzeichnis"/>
        <w:rPr>
          <w:lang w:val="en-US"/>
        </w:rPr>
      </w:pPr>
      <w:r w:rsidRPr="00F951FF">
        <w:rPr>
          <w:lang w:val="en-US"/>
        </w:rPr>
        <w:t xml:space="preserve">Sargent, R. H., &amp; Newman, L. S. (2020). Conservatism and attitudinal ambivalence: Investigating conflicting findings. </w:t>
      </w:r>
      <w:r w:rsidRPr="00F951FF">
        <w:rPr>
          <w:i/>
          <w:iCs/>
          <w:lang w:val="en-US"/>
        </w:rPr>
        <w:t>Personality and Individual Differences</w:t>
      </w:r>
      <w:r w:rsidRPr="00F951FF">
        <w:rPr>
          <w:lang w:val="en-US"/>
        </w:rPr>
        <w:t>, 109996. https://doi.org/10.1016/j.paid.2020.109996</w:t>
      </w:r>
    </w:p>
    <w:p w14:paraId="72AFBF4C" w14:textId="77777777" w:rsidR="00F951FF" w:rsidRPr="00F951FF" w:rsidRDefault="00F951FF" w:rsidP="00F951FF">
      <w:pPr>
        <w:pStyle w:val="Literaturverzeichnis"/>
        <w:rPr>
          <w:lang w:val="en-US"/>
        </w:rPr>
      </w:pPr>
      <w:r w:rsidRPr="00F951FF">
        <w:rPr>
          <w:lang w:val="en-US"/>
        </w:rPr>
        <w:t xml:space="preserve">Schneider, I. K., Dorrough, A. R., &amp; Frank, C. (2021). Ambivalence and Self-Reported Adherence to Recommendations to Reduce the Spread of COVID-19. </w:t>
      </w:r>
      <w:r w:rsidRPr="00F951FF">
        <w:rPr>
          <w:i/>
          <w:iCs/>
          <w:lang w:val="en-US"/>
        </w:rPr>
        <w:t>Social Psychology</w:t>
      </w:r>
      <w:r w:rsidRPr="00F951FF">
        <w:rPr>
          <w:lang w:val="en-US"/>
        </w:rPr>
        <w:t xml:space="preserve">, </w:t>
      </w:r>
      <w:r w:rsidRPr="00F951FF">
        <w:rPr>
          <w:i/>
          <w:iCs/>
          <w:lang w:val="en-US"/>
        </w:rPr>
        <w:t>52</w:t>
      </w:r>
      <w:r w:rsidRPr="00F951FF">
        <w:rPr>
          <w:lang w:val="en-US"/>
        </w:rPr>
        <w:t>(6), 362–374. https://doi.org/10.1027/1864-9335/a000465</w:t>
      </w:r>
    </w:p>
    <w:p w14:paraId="5B4AB2CE" w14:textId="77777777" w:rsidR="00F951FF" w:rsidRPr="00F951FF" w:rsidRDefault="00F951FF" w:rsidP="00F951FF">
      <w:pPr>
        <w:pStyle w:val="Literaturverzeichnis"/>
        <w:rPr>
          <w:lang w:val="en-US"/>
        </w:rPr>
      </w:pPr>
      <w:r w:rsidRPr="00F951FF">
        <w:rPr>
          <w:lang w:val="en-US"/>
        </w:rPr>
        <w:t xml:space="preserve">Schneider, I. K., Novin, S., Harreveld, F., &amp; Genschow, O. (2021). Benefits of being ambivalent: The relationship between trait ambivalence and attribution biases. </w:t>
      </w:r>
      <w:r w:rsidRPr="00F951FF">
        <w:rPr>
          <w:i/>
          <w:iCs/>
          <w:lang w:val="en-US"/>
        </w:rPr>
        <w:t>British Journal of Social Psychology</w:t>
      </w:r>
      <w:r w:rsidRPr="00F951FF">
        <w:rPr>
          <w:lang w:val="en-US"/>
        </w:rPr>
        <w:t xml:space="preserve">, </w:t>
      </w:r>
      <w:r w:rsidRPr="00F951FF">
        <w:rPr>
          <w:i/>
          <w:iCs/>
          <w:lang w:val="en-US"/>
        </w:rPr>
        <w:t>60</w:t>
      </w:r>
      <w:r w:rsidRPr="00F951FF">
        <w:rPr>
          <w:lang w:val="en-US"/>
        </w:rPr>
        <w:t>(2), 570–586. https://doi.org/10.1111/bjso.12417</w:t>
      </w:r>
    </w:p>
    <w:p w14:paraId="5BBA6DC3" w14:textId="77777777" w:rsidR="00F951FF" w:rsidRPr="00F951FF" w:rsidRDefault="00F951FF" w:rsidP="00F951FF">
      <w:pPr>
        <w:pStyle w:val="Literaturverzeichnis"/>
        <w:rPr>
          <w:lang w:val="en-US"/>
        </w:rPr>
      </w:pPr>
      <w:r w:rsidRPr="00F951FF">
        <w:rPr>
          <w:lang w:val="en-US"/>
        </w:rPr>
        <w:t xml:space="preserve">Schneider, I. K., Novin, S., &amp; van Harreveld, F. (2022). </w:t>
      </w:r>
      <w:r w:rsidRPr="00F951FF">
        <w:rPr>
          <w:i/>
          <w:iCs/>
          <w:lang w:val="en-US"/>
        </w:rPr>
        <w:t>The Ambivalent Individual: Validation Studies for the Trait Ambivalence Scale</w:t>
      </w:r>
      <w:r w:rsidRPr="00F951FF">
        <w:rPr>
          <w:lang w:val="en-US"/>
        </w:rPr>
        <w:t xml:space="preserve"> [Preprint]. Open Science Framework. https://doi.org/10.31219/osf.io/4cbex</w:t>
      </w:r>
    </w:p>
    <w:p w14:paraId="1A11C562" w14:textId="77777777" w:rsidR="00F951FF" w:rsidRPr="00F951FF" w:rsidRDefault="00F951FF" w:rsidP="00F951FF">
      <w:pPr>
        <w:pStyle w:val="Literaturverzeichnis"/>
        <w:rPr>
          <w:lang w:val="en-US"/>
        </w:rPr>
      </w:pPr>
      <w:r w:rsidRPr="00F951FF">
        <w:rPr>
          <w:lang w:val="en-US"/>
        </w:rPr>
        <w:lastRenderedPageBreak/>
        <w:t xml:space="preserve">Schneider, I. K., &amp; Schwarz, N. (2017). Mixed feelings: The case of ambivalence. </w:t>
      </w:r>
      <w:r w:rsidRPr="00F951FF">
        <w:rPr>
          <w:i/>
          <w:iCs/>
          <w:lang w:val="en-US"/>
        </w:rPr>
        <w:t>Current Opinion in Behavioral Sciences</w:t>
      </w:r>
      <w:r w:rsidRPr="00F951FF">
        <w:rPr>
          <w:lang w:val="en-US"/>
        </w:rPr>
        <w:t xml:space="preserve">, </w:t>
      </w:r>
      <w:r w:rsidRPr="00F951FF">
        <w:rPr>
          <w:i/>
          <w:iCs/>
          <w:lang w:val="en-US"/>
        </w:rPr>
        <w:t>15</w:t>
      </w:r>
      <w:r w:rsidRPr="00F951FF">
        <w:rPr>
          <w:lang w:val="en-US"/>
        </w:rPr>
        <w:t>, 39–45. https://doi.org/10.1016/j.cobeha.2017.05.012</w:t>
      </w:r>
    </w:p>
    <w:p w14:paraId="36CDF786" w14:textId="77777777" w:rsidR="00F951FF" w:rsidRPr="00F951FF" w:rsidRDefault="00F951FF" w:rsidP="00F951FF">
      <w:pPr>
        <w:pStyle w:val="Literaturverzeichnis"/>
        <w:rPr>
          <w:lang w:val="en-US"/>
        </w:rPr>
      </w:pPr>
      <w:r w:rsidRPr="00F951FF">
        <w:rPr>
          <w:lang w:val="en-US"/>
        </w:rPr>
        <w:t xml:space="preserve">Simonsohn, U. (2018). Two Lines: A Valid Alternative to the Invalid Testing of U-Shaped Relationships With Quadratic Regressions. </w:t>
      </w:r>
      <w:r w:rsidRPr="00F951FF">
        <w:rPr>
          <w:i/>
          <w:iCs/>
          <w:lang w:val="en-US"/>
        </w:rPr>
        <w:t>Advances in Methods and Practices in Psychological Science</w:t>
      </w:r>
      <w:r w:rsidRPr="00F951FF">
        <w:rPr>
          <w:lang w:val="en-US"/>
        </w:rPr>
        <w:t xml:space="preserve">, </w:t>
      </w:r>
      <w:r w:rsidRPr="00F951FF">
        <w:rPr>
          <w:i/>
          <w:iCs/>
          <w:lang w:val="en-US"/>
        </w:rPr>
        <w:t>1</w:t>
      </w:r>
      <w:r w:rsidRPr="00F951FF">
        <w:rPr>
          <w:lang w:val="en-US"/>
        </w:rPr>
        <w:t>(4), 538–555. https://doi.org/10.1177/2515245918805755</w:t>
      </w:r>
    </w:p>
    <w:p w14:paraId="169DAEFE" w14:textId="77777777" w:rsidR="00F951FF" w:rsidRPr="00F951FF" w:rsidRDefault="00F951FF" w:rsidP="00F951FF">
      <w:pPr>
        <w:pStyle w:val="Literaturverzeichnis"/>
        <w:rPr>
          <w:lang w:val="en-US"/>
        </w:rPr>
      </w:pPr>
      <w:r w:rsidRPr="00F951FF">
        <w:rPr>
          <w:lang w:val="en-US"/>
        </w:rPr>
        <w:t xml:space="preserve">Tetlock, P. E. (1983). Cognitive style and political ideology. </w:t>
      </w:r>
      <w:r w:rsidRPr="00F951FF">
        <w:rPr>
          <w:i/>
          <w:iCs/>
          <w:lang w:val="en-US"/>
        </w:rPr>
        <w:t>Journal of Personality and Social Psychology</w:t>
      </w:r>
      <w:r w:rsidRPr="00F951FF">
        <w:rPr>
          <w:lang w:val="en-US"/>
        </w:rPr>
        <w:t xml:space="preserve">, </w:t>
      </w:r>
      <w:r w:rsidRPr="00F951FF">
        <w:rPr>
          <w:i/>
          <w:iCs/>
          <w:lang w:val="en-US"/>
        </w:rPr>
        <w:t>45</w:t>
      </w:r>
      <w:r w:rsidRPr="00F951FF">
        <w:rPr>
          <w:lang w:val="en-US"/>
        </w:rPr>
        <w:t>(1), 118–126. https://doi.org/10.1037/0022-3514.45.1.118</w:t>
      </w:r>
    </w:p>
    <w:p w14:paraId="3A4EFB8C" w14:textId="77777777" w:rsidR="00F951FF" w:rsidRPr="00F951FF" w:rsidRDefault="00F951FF" w:rsidP="00F951FF">
      <w:pPr>
        <w:pStyle w:val="Literaturverzeichnis"/>
        <w:rPr>
          <w:lang w:val="en-US"/>
        </w:rPr>
      </w:pPr>
      <w:r w:rsidRPr="00F951FF">
        <w:rPr>
          <w:lang w:val="en-US"/>
        </w:rPr>
        <w:t xml:space="preserve">Thompson, M. M., Zanna, M. P., &amp; Griffin, D. W. (1995). Let’s not be indifferent about (attitudinal) ambivalence. In R. E. Petty &amp; J. A. Krosnick (Eds.), </w:t>
      </w:r>
      <w:r w:rsidRPr="00F951FF">
        <w:rPr>
          <w:i/>
          <w:iCs/>
          <w:lang w:val="en-US"/>
        </w:rPr>
        <w:t>Attitude strength: Antecedents and consequences</w:t>
      </w:r>
      <w:r w:rsidRPr="00F951FF">
        <w:rPr>
          <w:lang w:val="en-US"/>
        </w:rPr>
        <w:t xml:space="preserve"> (pp. 361–386). Lawrence Erlbaum Associates, Inc.</w:t>
      </w:r>
    </w:p>
    <w:p w14:paraId="03150952" w14:textId="77777777" w:rsidR="00F951FF" w:rsidRPr="00F951FF" w:rsidRDefault="00F951FF" w:rsidP="00F951FF">
      <w:pPr>
        <w:pStyle w:val="Literaturverzeichnis"/>
        <w:rPr>
          <w:lang w:val="en-US"/>
        </w:rPr>
      </w:pPr>
      <w:r w:rsidRPr="00F951FF">
        <w:rPr>
          <w:lang w:val="en-US"/>
        </w:rPr>
        <w:t xml:space="preserve">Toner, K., Leary, M. R., Asher, M. W., &amp; Jongman-Sereno, K. P. (2013). Feeling Superior Is a Bipartisan Issue: Extremity (Not Direction) of Political Views Predicts Perceived Belief Superiority. </w:t>
      </w:r>
      <w:r w:rsidRPr="00F951FF">
        <w:rPr>
          <w:i/>
          <w:iCs/>
          <w:lang w:val="en-US"/>
        </w:rPr>
        <w:t>Psychological Science</w:t>
      </w:r>
      <w:r w:rsidRPr="00F951FF">
        <w:rPr>
          <w:lang w:val="en-US"/>
        </w:rPr>
        <w:t xml:space="preserve">, </w:t>
      </w:r>
      <w:r w:rsidRPr="00F951FF">
        <w:rPr>
          <w:i/>
          <w:iCs/>
          <w:lang w:val="en-US"/>
        </w:rPr>
        <w:t>24</w:t>
      </w:r>
      <w:r w:rsidRPr="00F951FF">
        <w:rPr>
          <w:lang w:val="en-US"/>
        </w:rPr>
        <w:t>(12), 2454–2462. https://doi.org/10.1177/0956797613494848</w:t>
      </w:r>
    </w:p>
    <w:p w14:paraId="59135200" w14:textId="77777777" w:rsidR="00F951FF" w:rsidRPr="00F951FF" w:rsidRDefault="00F951FF" w:rsidP="00F951FF">
      <w:pPr>
        <w:pStyle w:val="Literaturverzeichnis"/>
        <w:rPr>
          <w:lang w:val="en-US"/>
        </w:rPr>
      </w:pPr>
      <w:r w:rsidRPr="00F951FF">
        <w:rPr>
          <w:lang w:val="en-US"/>
        </w:rPr>
        <w:t xml:space="preserve">van Harreveld, F., Nohlen, H. U., &amp; Schneider, I. K. (2015). The ABC of Ambivalence. In </w:t>
      </w:r>
      <w:r w:rsidRPr="00F951FF">
        <w:rPr>
          <w:i/>
          <w:iCs/>
          <w:lang w:val="en-US"/>
        </w:rPr>
        <w:t>Advances in Experimental Social Psychology</w:t>
      </w:r>
      <w:r w:rsidRPr="00F951FF">
        <w:rPr>
          <w:lang w:val="en-US"/>
        </w:rPr>
        <w:t xml:space="preserve"> (Vol. 52, pp. 285–324). Elsevier. https://doi.org/10.1016/bs.aesp.2015.01.002</w:t>
      </w:r>
    </w:p>
    <w:p w14:paraId="553DA138" w14:textId="77777777" w:rsidR="00F951FF" w:rsidRPr="00F951FF" w:rsidRDefault="00F951FF" w:rsidP="00F951FF">
      <w:pPr>
        <w:pStyle w:val="Literaturverzeichnis"/>
        <w:rPr>
          <w:lang w:val="en-US"/>
        </w:rPr>
      </w:pPr>
      <w:r>
        <w:t xml:space="preserve">Van Hiel, A., Onraet, E., &amp; De Pauw, S. (2010). </w:t>
      </w:r>
      <w:r w:rsidRPr="00F951FF">
        <w:rPr>
          <w:lang w:val="en-US"/>
        </w:rPr>
        <w:t xml:space="preserve">The Relationship Between Social-Cultural Attitudes and Behavioral Measures of Cognitive Style: A Meta-Analytic Integration of Studies: Social-Cultural Attitudes and Cognitive Style. </w:t>
      </w:r>
      <w:r w:rsidRPr="00F951FF">
        <w:rPr>
          <w:i/>
          <w:iCs/>
          <w:lang w:val="en-US"/>
        </w:rPr>
        <w:t>Journal of Personality</w:t>
      </w:r>
      <w:r w:rsidRPr="00F951FF">
        <w:rPr>
          <w:lang w:val="en-US"/>
        </w:rPr>
        <w:t xml:space="preserve">, </w:t>
      </w:r>
      <w:r w:rsidRPr="00F951FF">
        <w:rPr>
          <w:i/>
          <w:iCs/>
          <w:lang w:val="en-US"/>
        </w:rPr>
        <w:t>78</w:t>
      </w:r>
      <w:r w:rsidRPr="00F951FF">
        <w:rPr>
          <w:lang w:val="en-US"/>
        </w:rPr>
        <w:t>(6), 1765–1800. https://doi.org/10.1111/j.1467-6494.2010.00669.x</w:t>
      </w:r>
    </w:p>
    <w:p w14:paraId="385EBC4F" w14:textId="77777777" w:rsidR="00F951FF" w:rsidRPr="00F951FF" w:rsidRDefault="00F951FF" w:rsidP="00F951FF">
      <w:pPr>
        <w:pStyle w:val="Literaturverzeichnis"/>
        <w:rPr>
          <w:lang w:val="en-US"/>
        </w:rPr>
      </w:pPr>
      <w:r w:rsidRPr="00F951FF">
        <w:rPr>
          <w:lang w:val="en-US"/>
        </w:rPr>
        <w:t xml:space="preserve">van Prooijen, J.-W., &amp; Krouwel, A. P. M. (2019). Psychological Features of Extreme Political Ideologies. </w:t>
      </w:r>
      <w:r w:rsidRPr="00F951FF">
        <w:rPr>
          <w:i/>
          <w:iCs/>
          <w:lang w:val="en-US"/>
        </w:rPr>
        <w:t>Current Directions in Psychological Science</w:t>
      </w:r>
      <w:r w:rsidRPr="00F951FF">
        <w:rPr>
          <w:lang w:val="en-US"/>
        </w:rPr>
        <w:t xml:space="preserve">, </w:t>
      </w:r>
      <w:r w:rsidRPr="00F951FF">
        <w:rPr>
          <w:i/>
          <w:iCs/>
          <w:lang w:val="en-US"/>
        </w:rPr>
        <w:t>28</w:t>
      </w:r>
      <w:r w:rsidRPr="00F951FF">
        <w:rPr>
          <w:lang w:val="en-US"/>
        </w:rPr>
        <w:t>(2), 159–163. https://doi.org/10.1177/0963721418817755</w:t>
      </w:r>
    </w:p>
    <w:p w14:paraId="256AE9CF" w14:textId="77777777" w:rsidR="00F951FF" w:rsidRDefault="00F951FF" w:rsidP="00F951FF">
      <w:pPr>
        <w:pStyle w:val="Literaturverzeichnis"/>
      </w:pPr>
      <w:r w:rsidRPr="00F951FF">
        <w:rPr>
          <w:lang w:val="en-US"/>
        </w:rPr>
        <w:t xml:space="preserve">Zmigrod, L., Rentfrow, P. J., &amp; Robbins, T. W. (2020). The partisan mind: Is extreme political partisanship related to cognitive inflexibility? </w:t>
      </w:r>
      <w:r>
        <w:rPr>
          <w:i/>
          <w:iCs/>
        </w:rPr>
        <w:t>Journal of Experimental Psychology: General</w:t>
      </w:r>
      <w:r>
        <w:t xml:space="preserve">, </w:t>
      </w:r>
      <w:r>
        <w:rPr>
          <w:i/>
          <w:iCs/>
        </w:rPr>
        <w:t>149</w:t>
      </w:r>
      <w:r>
        <w:t>(3), 407–418. https://doi.org/10.1037/xge0000661</w:t>
      </w:r>
    </w:p>
    <w:p w14:paraId="4BBDF4B8" w14:textId="0BC7A79B" w:rsidR="00E603CC" w:rsidRPr="005E51DC" w:rsidRDefault="00E603CC" w:rsidP="00E603CC">
      <w:pPr>
        <w:spacing w:line="480" w:lineRule="auto"/>
        <w:rPr>
          <w:rFonts w:ascii="Times New Roman" w:hAnsi="Times New Roman" w:cs="Times New Roman"/>
          <w:sz w:val="24"/>
          <w:szCs w:val="24"/>
          <w:lang w:val="en-US"/>
        </w:rPr>
      </w:pPr>
      <w:r w:rsidRPr="005E51DC">
        <w:rPr>
          <w:rFonts w:ascii="Times New Roman" w:hAnsi="Times New Roman" w:cs="Times New Roman"/>
          <w:sz w:val="24"/>
          <w:szCs w:val="24"/>
          <w:lang w:val="en-US"/>
        </w:rPr>
        <w:fldChar w:fldCharType="end"/>
      </w:r>
    </w:p>
    <w:sectPr w:rsidR="00E603CC" w:rsidRPr="005E51DC" w:rsidSect="00342682">
      <w:headerReference w:type="default" r:id="rId9"/>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C45677" w14:textId="77777777" w:rsidR="002F470B" w:rsidRDefault="002F470B" w:rsidP="00342682">
      <w:pPr>
        <w:spacing w:after="0" w:line="240" w:lineRule="auto"/>
      </w:pPr>
      <w:r>
        <w:separator/>
      </w:r>
    </w:p>
  </w:endnote>
  <w:endnote w:type="continuationSeparator" w:id="0">
    <w:p w14:paraId="1FDFC5AD" w14:textId="77777777" w:rsidR="002F470B" w:rsidRDefault="002F470B"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6C6137" w14:textId="77777777" w:rsidR="002F470B" w:rsidRDefault="002F470B" w:rsidP="00342682">
      <w:pPr>
        <w:spacing w:after="0" w:line="240" w:lineRule="auto"/>
      </w:pPr>
      <w:r>
        <w:separator/>
      </w:r>
    </w:p>
  </w:footnote>
  <w:footnote w:type="continuationSeparator" w:id="0">
    <w:p w14:paraId="4190B504" w14:textId="77777777" w:rsidR="002F470B" w:rsidRDefault="002F470B" w:rsidP="00342682">
      <w:pPr>
        <w:spacing w:after="0" w:line="240" w:lineRule="auto"/>
      </w:pPr>
      <w:r>
        <w:continuationSeparator/>
      </w:r>
    </w:p>
  </w:footnote>
  <w:footnote w:id="1">
    <w:p w14:paraId="0F7C5377" w14:textId="0AE03DFC" w:rsidR="00F76570" w:rsidRPr="00DB4CA0" w:rsidRDefault="00F76570">
      <w:pPr>
        <w:pStyle w:val="Funotentext"/>
        <w:rPr>
          <w:rFonts w:ascii="Times New Roman" w:hAnsi="Times New Roman" w:cs="Times New Roman"/>
          <w:lang w:val="en-US"/>
        </w:rPr>
      </w:pPr>
      <w:r w:rsidRPr="00DB4CA0">
        <w:rPr>
          <w:rStyle w:val="Funotenzeichen"/>
          <w:rFonts w:ascii="Times New Roman" w:hAnsi="Times New Roman" w:cs="Times New Roma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00537DCC">
        <w:rPr>
          <w:rFonts w:ascii="Times New Roman" w:hAnsi="Times New Roman" w:cs="Times New Roman"/>
          <w:lang w:val="en-US"/>
        </w:rPr>
        <w:t xml:space="preserve"> in Political Psychology</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w:t>
      </w:r>
      <w:r w:rsidR="00DB4CA0" w:rsidRPr="00DB4CA0">
        <w:rPr>
          <w:rFonts w:ascii="Times New Roman" w:hAnsi="Times New Roman" w:cs="Times New Roman"/>
          <w:lang w:val="en-US"/>
        </w:rPr>
        <w:t>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e.g., Groenendyk,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r w:rsidR="00C2452C">
        <w:rPr>
          <w:rFonts w:ascii="Times New Roman" w:hAnsi="Times New Roman" w:cs="Times New Roman"/>
          <w:lang w:val="en-US"/>
        </w:rPr>
        <w:t xml:space="preserve"> The present research focuses on attitudinal ambivalence in the sense of</w:t>
      </w:r>
      <w:r w:rsidR="00C2452C" w:rsidRPr="00C2452C">
        <w:rPr>
          <w:rFonts w:ascii="Times New Roman" w:hAnsi="Times New Roman" w:cs="Times New Roman"/>
          <w:lang w:val="en-US"/>
        </w:rPr>
        <w:t xml:space="preserve"> simultaneous strong positive and strong negative evaluative reactions toward the same attitude object</w:t>
      </w:r>
      <w:r w:rsidR="00C2452C">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15A01"/>
    <w:rsid w:val="000367E1"/>
    <w:rsid w:val="000369E1"/>
    <w:rsid w:val="0005375E"/>
    <w:rsid w:val="000620FF"/>
    <w:rsid w:val="00063F58"/>
    <w:rsid w:val="00065186"/>
    <w:rsid w:val="00072C3B"/>
    <w:rsid w:val="00093178"/>
    <w:rsid w:val="00093A02"/>
    <w:rsid w:val="000B18BD"/>
    <w:rsid w:val="000B6745"/>
    <w:rsid w:val="000F2367"/>
    <w:rsid w:val="000F247A"/>
    <w:rsid w:val="000F49DD"/>
    <w:rsid w:val="00106B0B"/>
    <w:rsid w:val="00107FE2"/>
    <w:rsid w:val="001153DC"/>
    <w:rsid w:val="0011769C"/>
    <w:rsid w:val="00140BC1"/>
    <w:rsid w:val="00142B9A"/>
    <w:rsid w:val="00144E50"/>
    <w:rsid w:val="00150E9E"/>
    <w:rsid w:val="00160036"/>
    <w:rsid w:val="00173044"/>
    <w:rsid w:val="001A4746"/>
    <w:rsid w:val="001B2AF8"/>
    <w:rsid w:val="001B5B3D"/>
    <w:rsid w:val="001C42C0"/>
    <w:rsid w:val="001D351C"/>
    <w:rsid w:val="001D6442"/>
    <w:rsid w:val="0023587E"/>
    <w:rsid w:val="00242838"/>
    <w:rsid w:val="00253AD0"/>
    <w:rsid w:val="00253DB0"/>
    <w:rsid w:val="002715F3"/>
    <w:rsid w:val="0027432B"/>
    <w:rsid w:val="00275C9D"/>
    <w:rsid w:val="002A3A13"/>
    <w:rsid w:val="002B5C0E"/>
    <w:rsid w:val="002C5324"/>
    <w:rsid w:val="002D27FD"/>
    <w:rsid w:val="002E77EE"/>
    <w:rsid w:val="002F20FC"/>
    <w:rsid w:val="002F294B"/>
    <w:rsid w:val="002F470B"/>
    <w:rsid w:val="00307DB3"/>
    <w:rsid w:val="0031009C"/>
    <w:rsid w:val="00321920"/>
    <w:rsid w:val="003255A8"/>
    <w:rsid w:val="00325DAB"/>
    <w:rsid w:val="00327CBC"/>
    <w:rsid w:val="00342682"/>
    <w:rsid w:val="003432B2"/>
    <w:rsid w:val="00361AA7"/>
    <w:rsid w:val="003623FD"/>
    <w:rsid w:val="00362437"/>
    <w:rsid w:val="00374223"/>
    <w:rsid w:val="00377B33"/>
    <w:rsid w:val="003A3C03"/>
    <w:rsid w:val="003B1400"/>
    <w:rsid w:val="003C42D7"/>
    <w:rsid w:val="003D1D8B"/>
    <w:rsid w:val="003E0CDD"/>
    <w:rsid w:val="003E499A"/>
    <w:rsid w:val="003F66F9"/>
    <w:rsid w:val="003F6A8E"/>
    <w:rsid w:val="004002A3"/>
    <w:rsid w:val="004214AF"/>
    <w:rsid w:val="004346D3"/>
    <w:rsid w:val="00440645"/>
    <w:rsid w:val="0044741B"/>
    <w:rsid w:val="004507C4"/>
    <w:rsid w:val="0045091C"/>
    <w:rsid w:val="00451035"/>
    <w:rsid w:val="0045249B"/>
    <w:rsid w:val="004558C4"/>
    <w:rsid w:val="0046067C"/>
    <w:rsid w:val="00463104"/>
    <w:rsid w:val="00471AD1"/>
    <w:rsid w:val="00472E60"/>
    <w:rsid w:val="00473535"/>
    <w:rsid w:val="00480F77"/>
    <w:rsid w:val="0048148B"/>
    <w:rsid w:val="00481E13"/>
    <w:rsid w:val="00497BA5"/>
    <w:rsid w:val="004A73A9"/>
    <w:rsid w:val="004B16E9"/>
    <w:rsid w:val="004B65C6"/>
    <w:rsid w:val="004C5CE0"/>
    <w:rsid w:val="004F0484"/>
    <w:rsid w:val="00507D61"/>
    <w:rsid w:val="005136F3"/>
    <w:rsid w:val="00516D05"/>
    <w:rsid w:val="00520F7B"/>
    <w:rsid w:val="005213F3"/>
    <w:rsid w:val="00522CEC"/>
    <w:rsid w:val="00525CDC"/>
    <w:rsid w:val="00527498"/>
    <w:rsid w:val="005319A3"/>
    <w:rsid w:val="0053678A"/>
    <w:rsid w:val="00537DCC"/>
    <w:rsid w:val="00543569"/>
    <w:rsid w:val="00547B13"/>
    <w:rsid w:val="0055093E"/>
    <w:rsid w:val="005722A8"/>
    <w:rsid w:val="005766ED"/>
    <w:rsid w:val="0058412E"/>
    <w:rsid w:val="00585B9B"/>
    <w:rsid w:val="00590380"/>
    <w:rsid w:val="005C32BE"/>
    <w:rsid w:val="005D1B4A"/>
    <w:rsid w:val="005D6945"/>
    <w:rsid w:val="005E02B8"/>
    <w:rsid w:val="005E51DC"/>
    <w:rsid w:val="005F2CD7"/>
    <w:rsid w:val="006027DC"/>
    <w:rsid w:val="00603AB7"/>
    <w:rsid w:val="00615A97"/>
    <w:rsid w:val="00620D0A"/>
    <w:rsid w:val="00622DD1"/>
    <w:rsid w:val="00624783"/>
    <w:rsid w:val="0065046E"/>
    <w:rsid w:val="00653CFE"/>
    <w:rsid w:val="00662745"/>
    <w:rsid w:val="00672A46"/>
    <w:rsid w:val="00680B67"/>
    <w:rsid w:val="00692176"/>
    <w:rsid w:val="00693220"/>
    <w:rsid w:val="006A01CD"/>
    <w:rsid w:val="006A4626"/>
    <w:rsid w:val="006A7600"/>
    <w:rsid w:val="006B214C"/>
    <w:rsid w:val="006B38BD"/>
    <w:rsid w:val="006C3D4D"/>
    <w:rsid w:val="006C4F3B"/>
    <w:rsid w:val="006C613A"/>
    <w:rsid w:val="006D62F5"/>
    <w:rsid w:val="006E0314"/>
    <w:rsid w:val="006F393D"/>
    <w:rsid w:val="00713C5C"/>
    <w:rsid w:val="00721E74"/>
    <w:rsid w:val="0072407C"/>
    <w:rsid w:val="007248A7"/>
    <w:rsid w:val="00731192"/>
    <w:rsid w:val="00743B09"/>
    <w:rsid w:val="00753FEF"/>
    <w:rsid w:val="007752B0"/>
    <w:rsid w:val="007A6044"/>
    <w:rsid w:val="007B02E1"/>
    <w:rsid w:val="007D6984"/>
    <w:rsid w:val="007F157B"/>
    <w:rsid w:val="007F1CDF"/>
    <w:rsid w:val="007F7B9B"/>
    <w:rsid w:val="007F7FE5"/>
    <w:rsid w:val="0080666A"/>
    <w:rsid w:val="00865655"/>
    <w:rsid w:val="008760BE"/>
    <w:rsid w:val="00877EFF"/>
    <w:rsid w:val="0088155F"/>
    <w:rsid w:val="00882C28"/>
    <w:rsid w:val="008861E8"/>
    <w:rsid w:val="00892EAF"/>
    <w:rsid w:val="00893A3F"/>
    <w:rsid w:val="008A1785"/>
    <w:rsid w:val="008A27F8"/>
    <w:rsid w:val="008C07E6"/>
    <w:rsid w:val="008C2547"/>
    <w:rsid w:val="008C6CD6"/>
    <w:rsid w:val="008C7194"/>
    <w:rsid w:val="008D046A"/>
    <w:rsid w:val="008D5E0B"/>
    <w:rsid w:val="008F61AE"/>
    <w:rsid w:val="00901065"/>
    <w:rsid w:val="00916943"/>
    <w:rsid w:val="00951092"/>
    <w:rsid w:val="00952C66"/>
    <w:rsid w:val="00953932"/>
    <w:rsid w:val="009558DE"/>
    <w:rsid w:val="00955AAB"/>
    <w:rsid w:val="009621F0"/>
    <w:rsid w:val="00970BB2"/>
    <w:rsid w:val="009740D7"/>
    <w:rsid w:val="00983E28"/>
    <w:rsid w:val="009854AC"/>
    <w:rsid w:val="009A5BC7"/>
    <w:rsid w:val="009B611D"/>
    <w:rsid w:val="009B7B11"/>
    <w:rsid w:val="009C14A5"/>
    <w:rsid w:val="009D2930"/>
    <w:rsid w:val="009D4334"/>
    <w:rsid w:val="00A05674"/>
    <w:rsid w:val="00A25CEC"/>
    <w:rsid w:val="00A4091B"/>
    <w:rsid w:val="00A43A5C"/>
    <w:rsid w:val="00A64027"/>
    <w:rsid w:val="00A71B2F"/>
    <w:rsid w:val="00A7286A"/>
    <w:rsid w:val="00A82BAA"/>
    <w:rsid w:val="00A952AA"/>
    <w:rsid w:val="00AA21C3"/>
    <w:rsid w:val="00AC32A5"/>
    <w:rsid w:val="00AE46B7"/>
    <w:rsid w:val="00AF1C43"/>
    <w:rsid w:val="00AF1DDA"/>
    <w:rsid w:val="00AF49CB"/>
    <w:rsid w:val="00AF53D9"/>
    <w:rsid w:val="00AF66C4"/>
    <w:rsid w:val="00B0238C"/>
    <w:rsid w:val="00B118B4"/>
    <w:rsid w:val="00B12223"/>
    <w:rsid w:val="00B175D1"/>
    <w:rsid w:val="00B47A4F"/>
    <w:rsid w:val="00B53344"/>
    <w:rsid w:val="00B546AC"/>
    <w:rsid w:val="00B74B6A"/>
    <w:rsid w:val="00B74E30"/>
    <w:rsid w:val="00B75E53"/>
    <w:rsid w:val="00B77ED8"/>
    <w:rsid w:val="00B94EEA"/>
    <w:rsid w:val="00BA55CF"/>
    <w:rsid w:val="00BB1320"/>
    <w:rsid w:val="00BB31FC"/>
    <w:rsid w:val="00BB7F78"/>
    <w:rsid w:val="00BC24CA"/>
    <w:rsid w:val="00BC3E83"/>
    <w:rsid w:val="00BC6E03"/>
    <w:rsid w:val="00BD77A2"/>
    <w:rsid w:val="00BF5F57"/>
    <w:rsid w:val="00C10C8E"/>
    <w:rsid w:val="00C179DF"/>
    <w:rsid w:val="00C2452C"/>
    <w:rsid w:val="00C24C44"/>
    <w:rsid w:val="00C27828"/>
    <w:rsid w:val="00C34EA0"/>
    <w:rsid w:val="00C47888"/>
    <w:rsid w:val="00C47980"/>
    <w:rsid w:val="00C52596"/>
    <w:rsid w:val="00C54343"/>
    <w:rsid w:val="00C57182"/>
    <w:rsid w:val="00C62E03"/>
    <w:rsid w:val="00C6623A"/>
    <w:rsid w:val="00C76D2F"/>
    <w:rsid w:val="00C863F2"/>
    <w:rsid w:val="00C86FA2"/>
    <w:rsid w:val="00C910C9"/>
    <w:rsid w:val="00CB54FE"/>
    <w:rsid w:val="00CF31D8"/>
    <w:rsid w:val="00D252C5"/>
    <w:rsid w:val="00D570CE"/>
    <w:rsid w:val="00D62EAB"/>
    <w:rsid w:val="00D6762F"/>
    <w:rsid w:val="00D70AF9"/>
    <w:rsid w:val="00D804A1"/>
    <w:rsid w:val="00D839C3"/>
    <w:rsid w:val="00D96169"/>
    <w:rsid w:val="00DA2B5F"/>
    <w:rsid w:val="00DA60C8"/>
    <w:rsid w:val="00DB38BA"/>
    <w:rsid w:val="00DB4CA0"/>
    <w:rsid w:val="00DC285E"/>
    <w:rsid w:val="00DC6A8D"/>
    <w:rsid w:val="00DE1298"/>
    <w:rsid w:val="00DE3254"/>
    <w:rsid w:val="00DE3ADF"/>
    <w:rsid w:val="00DE799B"/>
    <w:rsid w:val="00DF5EC8"/>
    <w:rsid w:val="00E010AA"/>
    <w:rsid w:val="00E21676"/>
    <w:rsid w:val="00E333EB"/>
    <w:rsid w:val="00E42127"/>
    <w:rsid w:val="00E56F8B"/>
    <w:rsid w:val="00E603CC"/>
    <w:rsid w:val="00E676F7"/>
    <w:rsid w:val="00E710B5"/>
    <w:rsid w:val="00E711A5"/>
    <w:rsid w:val="00E750B4"/>
    <w:rsid w:val="00E77438"/>
    <w:rsid w:val="00E77FCA"/>
    <w:rsid w:val="00E86612"/>
    <w:rsid w:val="00EA73FD"/>
    <w:rsid w:val="00EC0CB3"/>
    <w:rsid w:val="00EC6D22"/>
    <w:rsid w:val="00EF79CE"/>
    <w:rsid w:val="00F06AEE"/>
    <w:rsid w:val="00F127FF"/>
    <w:rsid w:val="00F177B9"/>
    <w:rsid w:val="00F209EB"/>
    <w:rsid w:val="00F40C74"/>
    <w:rsid w:val="00F45F6A"/>
    <w:rsid w:val="00F473F8"/>
    <w:rsid w:val="00F536D5"/>
    <w:rsid w:val="00F56296"/>
    <w:rsid w:val="00F57775"/>
    <w:rsid w:val="00F717D9"/>
    <w:rsid w:val="00F72B0D"/>
    <w:rsid w:val="00F76570"/>
    <w:rsid w:val="00F913DA"/>
    <w:rsid w:val="00F951FF"/>
    <w:rsid w:val="00FA1E66"/>
    <w:rsid w:val="00FA2B38"/>
    <w:rsid w:val="00FA3F59"/>
    <w:rsid w:val="00FB5EDC"/>
    <w:rsid w:val="00FB6F4B"/>
    <w:rsid w:val="00FB79D2"/>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1696</Words>
  <Characters>131699</Characters>
  <Application>Microsoft Office Word</Application>
  <DocSecurity>0</DocSecurity>
  <Lines>2090</Lines>
  <Paragraphs>5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10</cp:revision>
  <dcterms:created xsi:type="dcterms:W3CDTF">2022-09-23T07:44:00Z</dcterms:created>
  <dcterms:modified xsi:type="dcterms:W3CDTF">2022-09-2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3oyjAHM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2689067e0db7f3e4d8ec7bac7adf38066af866239b4c8032735468270e3c1b3</vt:lpwstr>
  </property>
</Properties>
</file>